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4" w14:textId="68882DC4" w:rsidR="00726CE3" w:rsidRPr="000F5589" w:rsidRDefault="006672EC" w:rsidP="006672EC">
      <w:pPr>
        <w:widowControl w:val="0"/>
        <w:pBdr>
          <w:top w:val="nil"/>
          <w:left w:val="nil"/>
          <w:bottom w:val="nil"/>
          <w:right w:val="nil"/>
          <w:between w:val="nil"/>
        </w:pBdr>
        <w:spacing w:before="274" w:line="240" w:lineRule="auto"/>
        <w:ind w:right="26"/>
        <w:jc w:val="center"/>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Efficacy of Brain Gym on the Cognitive Function Improvement of People with Dementia</w:t>
      </w:r>
    </w:p>
    <w:p w14:paraId="00000005" w14:textId="45F6ABE5" w:rsidR="00726CE3" w:rsidRPr="000F5589" w:rsidRDefault="006672EC" w:rsidP="006672EC">
      <w:pPr>
        <w:widowControl w:val="0"/>
        <w:pBdr>
          <w:top w:val="nil"/>
          <w:left w:val="nil"/>
          <w:bottom w:val="nil"/>
          <w:right w:val="nil"/>
          <w:between w:val="nil"/>
        </w:pBdr>
        <w:spacing w:line="240" w:lineRule="auto"/>
        <w:ind w:right="168"/>
        <w:jc w:val="center"/>
        <w:rPr>
          <w:rFonts w:ascii="Times New Roman" w:eastAsia="Times" w:hAnsi="Times New Roman" w:cs="Times New Roman"/>
          <w:b/>
          <w:color w:val="000000"/>
          <w:sz w:val="24"/>
          <w:szCs w:val="24"/>
        </w:rPr>
      </w:pPr>
      <w:proofErr w:type="spellStart"/>
      <w:r w:rsidRPr="000F5589">
        <w:rPr>
          <w:rFonts w:ascii="Times New Roman" w:eastAsia="Times" w:hAnsi="Times New Roman" w:cs="Times New Roman"/>
          <w:b/>
          <w:color w:val="000000"/>
          <w:sz w:val="24"/>
          <w:szCs w:val="24"/>
        </w:rPr>
        <w:t>Fery</w:t>
      </w:r>
      <w:proofErr w:type="spellEnd"/>
      <w:r w:rsidRPr="000F5589">
        <w:rPr>
          <w:rFonts w:ascii="Times New Roman" w:eastAsia="Times" w:hAnsi="Times New Roman" w:cs="Times New Roman"/>
          <w:b/>
          <w:color w:val="000000"/>
          <w:sz w:val="24"/>
          <w:szCs w:val="24"/>
        </w:rPr>
        <w:t xml:space="preserve"> </w:t>
      </w:r>
      <w:proofErr w:type="spellStart"/>
      <w:r w:rsidRPr="000F5589">
        <w:rPr>
          <w:rFonts w:ascii="Times New Roman" w:eastAsia="Times" w:hAnsi="Times New Roman" w:cs="Times New Roman"/>
          <w:b/>
          <w:color w:val="000000"/>
          <w:sz w:val="24"/>
          <w:szCs w:val="24"/>
        </w:rPr>
        <w:t>Agusman</w:t>
      </w:r>
      <w:proofErr w:type="spellEnd"/>
      <w:r w:rsidRPr="000F5589">
        <w:rPr>
          <w:rFonts w:ascii="Times New Roman" w:eastAsia="Times" w:hAnsi="Times New Roman" w:cs="Times New Roman"/>
          <w:b/>
          <w:color w:val="000000"/>
          <w:sz w:val="24"/>
          <w:szCs w:val="24"/>
        </w:rPr>
        <w:t xml:space="preserve"> MM</w:t>
      </w:r>
      <w:r w:rsidR="00A4395D" w:rsidRPr="000F5589">
        <w:rPr>
          <w:rFonts w:ascii="Times New Roman" w:eastAsia="Times" w:hAnsi="Times New Roman" w:cs="Times New Roman"/>
          <w:b/>
          <w:color w:val="000000"/>
          <w:sz w:val="24"/>
          <w:szCs w:val="24"/>
          <w:vertAlign w:val="superscript"/>
        </w:rPr>
        <w:t>1</w:t>
      </w:r>
      <w:r w:rsidRPr="000F5589">
        <w:rPr>
          <w:rFonts w:ascii="Times New Roman" w:eastAsia="Times" w:hAnsi="Times New Roman" w:cs="Times New Roman"/>
          <w:b/>
          <w:color w:val="000000"/>
          <w:sz w:val="24"/>
          <w:szCs w:val="24"/>
          <w:vertAlign w:val="superscript"/>
        </w:rPr>
        <w:t>*</w:t>
      </w:r>
      <w:r w:rsidR="00A4395D" w:rsidRPr="000F5589">
        <w:rPr>
          <w:rFonts w:ascii="Times New Roman" w:eastAsia="Times" w:hAnsi="Times New Roman" w:cs="Times New Roman"/>
          <w:b/>
          <w:color w:val="000000"/>
          <w:sz w:val="24"/>
          <w:szCs w:val="24"/>
        </w:rPr>
        <w:t xml:space="preserve">, </w:t>
      </w:r>
      <w:proofErr w:type="spellStart"/>
      <w:proofErr w:type="gramStart"/>
      <w:r w:rsidRPr="000F5589">
        <w:rPr>
          <w:rFonts w:ascii="Times New Roman" w:eastAsia="Times" w:hAnsi="Times New Roman" w:cs="Times New Roman"/>
          <w:b/>
          <w:color w:val="000000"/>
          <w:sz w:val="24"/>
          <w:szCs w:val="24"/>
        </w:rPr>
        <w:t>Dwi</w:t>
      </w:r>
      <w:proofErr w:type="spellEnd"/>
      <w:proofErr w:type="gramEnd"/>
      <w:r w:rsidRPr="000F5589">
        <w:rPr>
          <w:rFonts w:ascii="Times New Roman" w:eastAsia="Times" w:hAnsi="Times New Roman" w:cs="Times New Roman"/>
          <w:b/>
          <w:color w:val="000000"/>
          <w:sz w:val="24"/>
          <w:szCs w:val="24"/>
        </w:rPr>
        <w:t xml:space="preserve"> Indah Iswanti</w:t>
      </w:r>
      <w:r w:rsidRPr="000F5589">
        <w:rPr>
          <w:rFonts w:ascii="Times New Roman" w:eastAsia="Times" w:hAnsi="Times New Roman" w:cs="Times New Roman"/>
          <w:b/>
          <w:color w:val="000000"/>
          <w:sz w:val="24"/>
          <w:szCs w:val="24"/>
          <w:vertAlign w:val="superscript"/>
        </w:rPr>
        <w:t>2</w:t>
      </w:r>
      <w:r w:rsidR="00A4395D" w:rsidRPr="000F5589">
        <w:rPr>
          <w:rFonts w:ascii="Times New Roman" w:eastAsia="Times" w:hAnsi="Times New Roman" w:cs="Times New Roman"/>
          <w:b/>
          <w:color w:val="000000"/>
          <w:sz w:val="24"/>
          <w:szCs w:val="24"/>
        </w:rPr>
        <w:t xml:space="preserve"> </w:t>
      </w:r>
      <w:proofErr w:type="spellStart"/>
      <w:r w:rsidRPr="000F5589">
        <w:rPr>
          <w:rFonts w:ascii="Times New Roman" w:eastAsia="Times" w:hAnsi="Times New Roman" w:cs="Times New Roman"/>
          <w:b/>
          <w:color w:val="000000"/>
          <w:sz w:val="24"/>
          <w:szCs w:val="24"/>
        </w:rPr>
        <w:t>Umi</w:t>
      </w:r>
      <w:proofErr w:type="spellEnd"/>
      <w:r w:rsidRPr="000F5589">
        <w:rPr>
          <w:rFonts w:ascii="Times New Roman" w:eastAsia="Times" w:hAnsi="Times New Roman" w:cs="Times New Roman"/>
          <w:b/>
          <w:color w:val="000000"/>
          <w:sz w:val="24"/>
          <w:szCs w:val="24"/>
        </w:rPr>
        <w:t xml:space="preserve"> Hani</w:t>
      </w:r>
      <w:r w:rsidRPr="000F5589">
        <w:rPr>
          <w:rFonts w:ascii="Times New Roman" w:eastAsia="Times" w:hAnsi="Times New Roman" w:cs="Times New Roman"/>
          <w:b/>
          <w:color w:val="000000"/>
          <w:sz w:val="24"/>
          <w:szCs w:val="24"/>
          <w:vertAlign w:val="superscript"/>
        </w:rPr>
        <w:t>1</w:t>
      </w:r>
    </w:p>
    <w:p w14:paraId="00000006" w14:textId="04492BD6" w:rsidR="00726CE3" w:rsidRPr="000F5589" w:rsidRDefault="00A4395D" w:rsidP="006672EC">
      <w:pPr>
        <w:widowControl w:val="0"/>
        <w:pBdr>
          <w:top w:val="nil"/>
          <w:left w:val="nil"/>
          <w:bottom w:val="nil"/>
          <w:right w:val="nil"/>
          <w:between w:val="nil"/>
        </w:pBdr>
        <w:spacing w:line="240" w:lineRule="auto"/>
        <w:ind w:right="16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vertAlign w:val="superscript"/>
        </w:rPr>
        <w:t xml:space="preserve">1 </w:t>
      </w:r>
      <w:proofErr w:type="spellStart"/>
      <w:r w:rsidR="00F843BD" w:rsidRPr="000F5589">
        <w:rPr>
          <w:rFonts w:ascii="Times New Roman" w:eastAsia="Times" w:hAnsi="Times New Roman" w:cs="Times New Roman"/>
          <w:color w:val="000000"/>
          <w:sz w:val="24"/>
          <w:szCs w:val="24"/>
        </w:rPr>
        <w:t>Departement</w:t>
      </w:r>
      <w:proofErr w:type="spellEnd"/>
      <w:r w:rsidR="00F843BD" w:rsidRPr="000F5589">
        <w:rPr>
          <w:rFonts w:ascii="Times New Roman" w:eastAsia="Times" w:hAnsi="Times New Roman" w:cs="Times New Roman"/>
          <w:color w:val="000000"/>
          <w:sz w:val="24"/>
          <w:szCs w:val="24"/>
        </w:rPr>
        <w:t xml:space="preserve"> of Community Health Nursing</w:t>
      </w:r>
      <w:r w:rsidRPr="000F5589">
        <w:rPr>
          <w:rFonts w:ascii="Times New Roman" w:eastAsia="Times" w:hAnsi="Times New Roman" w:cs="Times New Roman"/>
          <w:color w:val="000000"/>
          <w:sz w:val="24"/>
          <w:szCs w:val="24"/>
        </w:rPr>
        <w:t xml:space="preserve">, </w:t>
      </w:r>
      <w:proofErr w:type="spellStart"/>
      <w:r w:rsidR="006672EC" w:rsidRPr="000F5589">
        <w:rPr>
          <w:rFonts w:ascii="Times New Roman" w:eastAsia="Times" w:hAnsi="Times New Roman" w:cs="Times New Roman"/>
          <w:color w:val="000000"/>
          <w:sz w:val="24"/>
          <w:szCs w:val="24"/>
        </w:rPr>
        <w:t>STIKes</w:t>
      </w:r>
      <w:proofErr w:type="spellEnd"/>
      <w:r w:rsidR="006672EC" w:rsidRPr="000F5589">
        <w:rPr>
          <w:rFonts w:ascii="Times New Roman" w:eastAsia="Times" w:hAnsi="Times New Roman" w:cs="Times New Roman"/>
          <w:color w:val="000000"/>
          <w:sz w:val="24"/>
          <w:szCs w:val="24"/>
        </w:rPr>
        <w:t xml:space="preserve"> </w:t>
      </w:r>
      <w:proofErr w:type="spellStart"/>
      <w:r w:rsidR="006672EC" w:rsidRPr="000F5589">
        <w:rPr>
          <w:rFonts w:ascii="Times New Roman" w:eastAsia="Times" w:hAnsi="Times New Roman" w:cs="Times New Roman"/>
          <w:color w:val="000000"/>
          <w:sz w:val="24"/>
          <w:szCs w:val="24"/>
        </w:rPr>
        <w:t>Karya</w:t>
      </w:r>
      <w:proofErr w:type="spellEnd"/>
      <w:r w:rsidR="006672EC" w:rsidRPr="000F5589">
        <w:rPr>
          <w:rFonts w:ascii="Times New Roman" w:eastAsia="Times" w:hAnsi="Times New Roman" w:cs="Times New Roman"/>
          <w:color w:val="000000"/>
          <w:sz w:val="24"/>
          <w:szCs w:val="24"/>
        </w:rPr>
        <w:t xml:space="preserve"> </w:t>
      </w:r>
      <w:proofErr w:type="spellStart"/>
      <w:r w:rsidR="006672EC" w:rsidRPr="000F5589">
        <w:rPr>
          <w:rFonts w:ascii="Times New Roman" w:eastAsia="Times" w:hAnsi="Times New Roman" w:cs="Times New Roman"/>
          <w:color w:val="000000"/>
          <w:sz w:val="24"/>
          <w:szCs w:val="24"/>
        </w:rPr>
        <w:t>Husada</w:t>
      </w:r>
      <w:proofErr w:type="spellEnd"/>
      <w:r w:rsidR="006672EC" w:rsidRPr="000F5589">
        <w:rPr>
          <w:rFonts w:ascii="Times New Roman" w:eastAsia="Times" w:hAnsi="Times New Roman" w:cs="Times New Roman"/>
          <w:color w:val="000000"/>
          <w:sz w:val="24"/>
          <w:szCs w:val="24"/>
        </w:rPr>
        <w:t xml:space="preserve"> Semarang</w:t>
      </w:r>
    </w:p>
    <w:p w14:paraId="00000007" w14:textId="0E67A687" w:rsidR="00726CE3" w:rsidRPr="000F5589" w:rsidRDefault="00A4395D" w:rsidP="006672EC">
      <w:pPr>
        <w:widowControl w:val="0"/>
        <w:pBdr>
          <w:top w:val="nil"/>
          <w:left w:val="nil"/>
          <w:bottom w:val="nil"/>
          <w:right w:val="nil"/>
          <w:between w:val="nil"/>
        </w:pBdr>
        <w:spacing w:line="240" w:lineRule="auto"/>
        <w:ind w:right="16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vertAlign w:val="superscript"/>
        </w:rPr>
        <w:t xml:space="preserve">2 </w:t>
      </w:r>
      <w:proofErr w:type="spellStart"/>
      <w:r w:rsidR="00F843BD" w:rsidRPr="000F5589">
        <w:rPr>
          <w:rFonts w:ascii="Times New Roman" w:eastAsia="Times" w:hAnsi="Times New Roman" w:cs="Times New Roman"/>
          <w:color w:val="000000"/>
          <w:sz w:val="24"/>
          <w:szCs w:val="24"/>
        </w:rPr>
        <w:t>Departement</w:t>
      </w:r>
      <w:proofErr w:type="spellEnd"/>
      <w:r w:rsidR="00F843BD" w:rsidRPr="000F5589">
        <w:rPr>
          <w:rFonts w:ascii="Times New Roman" w:eastAsia="Times" w:hAnsi="Times New Roman" w:cs="Times New Roman"/>
          <w:color w:val="000000"/>
          <w:sz w:val="24"/>
          <w:szCs w:val="24"/>
        </w:rPr>
        <w:t xml:space="preserve"> of Mental Health Nursing</w:t>
      </w:r>
      <w:r w:rsidRPr="000F5589">
        <w:rPr>
          <w:rFonts w:ascii="Times New Roman" w:eastAsia="Times" w:hAnsi="Times New Roman" w:cs="Times New Roman"/>
          <w:color w:val="000000"/>
          <w:sz w:val="24"/>
          <w:szCs w:val="24"/>
        </w:rPr>
        <w:t xml:space="preserve">, </w:t>
      </w:r>
      <w:proofErr w:type="spellStart"/>
      <w:r w:rsidR="006672EC" w:rsidRPr="000F5589">
        <w:rPr>
          <w:rFonts w:ascii="Times New Roman" w:eastAsia="Times" w:hAnsi="Times New Roman" w:cs="Times New Roman"/>
          <w:color w:val="000000"/>
          <w:sz w:val="24"/>
          <w:szCs w:val="24"/>
        </w:rPr>
        <w:t>STIKes</w:t>
      </w:r>
      <w:proofErr w:type="spellEnd"/>
      <w:r w:rsidR="006672EC" w:rsidRPr="000F5589">
        <w:rPr>
          <w:rFonts w:ascii="Times New Roman" w:eastAsia="Times" w:hAnsi="Times New Roman" w:cs="Times New Roman"/>
          <w:color w:val="000000"/>
          <w:sz w:val="24"/>
          <w:szCs w:val="24"/>
        </w:rPr>
        <w:t xml:space="preserve"> </w:t>
      </w:r>
      <w:proofErr w:type="spellStart"/>
      <w:r w:rsidR="006672EC" w:rsidRPr="000F5589">
        <w:rPr>
          <w:rFonts w:ascii="Times New Roman" w:eastAsia="Times" w:hAnsi="Times New Roman" w:cs="Times New Roman"/>
          <w:color w:val="000000"/>
          <w:sz w:val="24"/>
          <w:szCs w:val="24"/>
        </w:rPr>
        <w:t>Karya</w:t>
      </w:r>
      <w:proofErr w:type="spellEnd"/>
      <w:r w:rsidR="006672EC" w:rsidRPr="000F5589">
        <w:rPr>
          <w:rFonts w:ascii="Times New Roman" w:eastAsia="Times" w:hAnsi="Times New Roman" w:cs="Times New Roman"/>
          <w:color w:val="000000"/>
          <w:sz w:val="24"/>
          <w:szCs w:val="24"/>
        </w:rPr>
        <w:t xml:space="preserve"> </w:t>
      </w:r>
      <w:proofErr w:type="spellStart"/>
      <w:r w:rsidR="006672EC" w:rsidRPr="000F5589">
        <w:rPr>
          <w:rFonts w:ascii="Times New Roman" w:eastAsia="Times" w:hAnsi="Times New Roman" w:cs="Times New Roman"/>
          <w:color w:val="000000"/>
          <w:sz w:val="24"/>
          <w:szCs w:val="24"/>
        </w:rPr>
        <w:t>Husada</w:t>
      </w:r>
      <w:proofErr w:type="spellEnd"/>
      <w:r w:rsidR="006672EC" w:rsidRPr="000F5589">
        <w:rPr>
          <w:rFonts w:ascii="Times New Roman" w:eastAsia="Times" w:hAnsi="Times New Roman" w:cs="Times New Roman"/>
          <w:color w:val="000000"/>
          <w:sz w:val="24"/>
          <w:szCs w:val="24"/>
        </w:rPr>
        <w:t xml:space="preserve"> Semarang</w:t>
      </w:r>
    </w:p>
    <w:p w14:paraId="00000009" w14:textId="42995C08" w:rsidR="00726CE3" w:rsidRPr="000F5589" w:rsidRDefault="00A4395D" w:rsidP="006672EC">
      <w:pPr>
        <w:widowControl w:val="0"/>
        <w:pBdr>
          <w:top w:val="nil"/>
          <w:left w:val="nil"/>
          <w:bottom w:val="nil"/>
          <w:right w:val="nil"/>
          <w:between w:val="nil"/>
        </w:pBdr>
        <w:spacing w:line="240" w:lineRule="auto"/>
        <w:ind w:right="16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Email: </w:t>
      </w:r>
      <w:r w:rsidR="00F843BD" w:rsidRPr="000F5589">
        <w:rPr>
          <w:rFonts w:ascii="Times New Roman" w:eastAsia="Times" w:hAnsi="Times New Roman" w:cs="Times New Roman"/>
          <w:color w:val="000000"/>
          <w:sz w:val="24"/>
          <w:szCs w:val="24"/>
        </w:rPr>
        <w:t>ferysinga</w:t>
      </w:r>
      <w:r w:rsidRPr="000F5589">
        <w:rPr>
          <w:rFonts w:ascii="Times New Roman" w:eastAsia="Times" w:hAnsi="Times New Roman" w:cs="Times New Roman"/>
          <w:color w:val="000000"/>
          <w:sz w:val="24"/>
          <w:szCs w:val="24"/>
        </w:rPr>
        <w:t>@</w:t>
      </w:r>
      <w:r w:rsidR="00F843BD" w:rsidRPr="000F5589">
        <w:rPr>
          <w:rFonts w:ascii="Times New Roman" w:eastAsia="Times" w:hAnsi="Times New Roman" w:cs="Times New Roman"/>
          <w:color w:val="000000"/>
          <w:sz w:val="24"/>
          <w:szCs w:val="24"/>
        </w:rPr>
        <w:t>gmail</w:t>
      </w:r>
      <w:r w:rsidRPr="000F5589">
        <w:rPr>
          <w:rFonts w:ascii="Times New Roman" w:eastAsia="Times" w:hAnsi="Times New Roman" w:cs="Times New Roman"/>
          <w:color w:val="000000"/>
          <w:sz w:val="24"/>
          <w:szCs w:val="24"/>
        </w:rPr>
        <w:t xml:space="preserve">.com </w:t>
      </w:r>
    </w:p>
    <w:p w14:paraId="0A2CA793" w14:textId="3F228A38" w:rsidR="009066BC" w:rsidRPr="000F5589" w:rsidRDefault="009066BC" w:rsidP="009066BC">
      <w:pPr>
        <w:widowControl w:val="0"/>
        <w:pBdr>
          <w:top w:val="nil"/>
          <w:left w:val="nil"/>
          <w:bottom w:val="nil"/>
          <w:right w:val="nil"/>
          <w:between w:val="nil"/>
        </w:pBdr>
        <w:spacing w:before="293" w:line="240" w:lineRule="auto"/>
        <w:ind w:right="26"/>
        <w:jc w:val="center"/>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ABSTRACT</w:t>
      </w:r>
    </w:p>
    <w:p w14:paraId="6E25759C" w14:textId="5B6BB659" w:rsidR="009066BC" w:rsidRPr="000F5589" w:rsidRDefault="009066BC" w:rsidP="009066BC">
      <w:pPr>
        <w:widowControl w:val="0"/>
        <w:pBdr>
          <w:top w:val="nil"/>
          <w:left w:val="nil"/>
          <w:bottom w:val="nil"/>
          <w:right w:val="nil"/>
          <w:between w:val="nil"/>
        </w:pBdr>
        <w:spacing w:line="225"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b/>
          <w:color w:val="000000"/>
          <w:sz w:val="24"/>
          <w:szCs w:val="24"/>
        </w:rPr>
        <w:t xml:space="preserve">Background: </w:t>
      </w:r>
      <w:r w:rsidRPr="000F5589">
        <w:rPr>
          <w:rFonts w:ascii="Times New Roman" w:eastAsia="Times" w:hAnsi="Times New Roman" w:cs="Times New Roman"/>
          <w:color w:val="000000"/>
          <w:sz w:val="24"/>
          <w:szCs w:val="24"/>
        </w:rPr>
        <w:t xml:space="preserve">Dementia is a neurodegenerative syndrome caused by a chronic and progressive disorder accompanied by decreased brain function that affects emotions, memory, decision making, </w:t>
      </w:r>
      <w:proofErr w:type="spellStart"/>
      <w:r w:rsidRPr="000F5589">
        <w:rPr>
          <w:rFonts w:ascii="Times New Roman" w:eastAsia="Times" w:hAnsi="Times New Roman" w:cs="Times New Roman"/>
          <w:color w:val="000000"/>
          <w:sz w:val="24"/>
          <w:szCs w:val="24"/>
        </w:rPr>
        <w:t>behavior</w:t>
      </w:r>
      <w:proofErr w:type="spellEnd"/>
      <w:r w:rsidRPr="000F5589">
        <w:rPr>
          <w:rFonts w:ascii="Times New Roman" w:eastAsia="Times" w:hAnsi="Times New Roman" w:cs="Times New Roman"/>
          <w:color w:val="000000"/>
          <w:sz w:val="24"/>
          <w:szCs w:val="24"/>
        </w:rPr>
        <w:t xml:space="preserve"> and other brain functions that interfere with daily activities. </w:t>
      </w:r>
      <w:r w:rsidRPr="000F5589">
        <w:rPr>
          <w:rFonts w:ascii="Times New Roman" w:eastAsia="Times" w:hAnsi="Times New Roman" w:cs="Times New Roman"/>
          <w:b/>
          <w:color w:val="000000"/>
          <w:sz w:val="24"/>
          <w:szCs w:val="24"/>
        </w:rPr>
        <w:t>Purpose</w:t>
      </w:r>
      <w:r w:rsidRPr="000F5589">
        <w:rPr>
          <w:rFonts w:ascii="Times New Roman" w:eastAsia="Times" w:hAnsi="Times New Roman" w:cs="Times New Roman"/>
          <w:color w:val="000000"/>
          <w:sz w:val="24"/>
          <w:szCs w:val="24"/>
        </w:rPr>
        <w:t xml:space="preserve">: This study aimed to determine differences in cognitive function in elderly dementia before and after brain exercise. </w:t>
      </w:r>
      <w:r w:rsidRPr="000F5589">
        <w:rPr>
          <w:rFonts w:ascii="Times New Roman" w:eastAsia="Times" w:hAnsi="Times New Roman" w:cs="Times New Roman"/>
          <w:b/>
          <w:color w:val="000000"/>
          <w:sz w:val="24"/>
          <w:szCs w:val="24"/>
        </w:rPr>
        <w:t>Methods</w:t>
      </w:r>
      <w:r w:rsidRPr="000F5589">
        <w:rPr>
          <w:rFonts w:ascii="Times New Roman" w:eastAsia="Times" w:hAnsi="Times New Roman" w:cs="Times New Roman"/>
          <w:color w:val="000000"/>
          <w:sz w:val="24"/>
          <w:szCs w:val="24"/>
        </w:rPr>
        <w:t xml:space="preserve">: This was </w:t>
      </w:r>
      <w:r w:rsidR="00E76FAD" w:rsidRPr="000F5589">
        <w:rPr>
          <w:rFonts w:ascii="Times New Roman" w:eastAsia="Times" w:hAnsi="Times New Roman" w:cs="Times New Roman"/>
          <w:color w:val="000000"/>
          <w:sz w:val="24"/>
          <w:szCs w:val="24"/>
        </w:rPr>
        <w:t xml:space="preserve">a </w:t>
      </w:r>
      <w:r w:rsidRPr="000F5589">
        <w:rPr>
          <w:rFonts w:ascii="Times New Roman" w:eastAsia="Times" w:hAnsi="Times New Roman" w:cs="Times New Roman"/>
          <w:color w:val="000000"/>
          <w:sz w:val="24"/>
          <w:szCs w:val="24"/>
        </w:rPr>
        <w:t xml:space="preserve">quasi-experimental research with one group pre and post-test design. The study was conducted in June 2020. The sample in this study was 30 elderly women who were selected using </w:t>
      </w:r>
      <w:r w:rsidR="00E76FAD" w:rsidRPr="000F5589">
        <w:rPr>
          <w:rFonts w:ascii="Times New Roman" w:eastAsia="Times" w:hAnsi="Times New Roman" w:cs="Times New Roman"/>
          <w:color w:val="000000"/>
          <w:sz w:val="24"/>
          <w:szCs w:val="24"/>
        </w:rPr>
        <w:t xml:space="preserve">a </w:t>
      </w:r>
      <w:r w:rsidRPr="000F5589">
        <w:rPr>
          <w:rFonts w:ascii="Times New Roman" w:eastAsia="Times" w:hAnsi="Times New Roman" w:cs="Times New Roman"/>
          <w:color w:val="000000"/>
          <w:sz w:val="24"/>
          <w:szCs w:val="24"/>
        </w:rPr>
        <w:t xml:space="preserve">purposive sampling technique. Univariate analysis </w:t>
      </w:r>
      <w:r w:rsidR="00E76FAD" w:rsidRPr="000F5589">
        <w:rPr>
          <w:rFonts w:ascii="Times New Roman" w:eastAsia="Times" w:hAnsi="Times New Roman" w:cs="Times New Roman"/>
          <w:color w:val="000000"/>
          <w:sz w:val="24"/>
          <w:szCs w:val="24"/>
        </w:rPr>
        <w:t>described</w:t>
      </w:r>
      <w:r w:rsidRPr="000F5589">
        <w:rPr>
          <w:rFonts w:ascii="Times New Roman" w:eastAsia="Times" w:hAnsi="Times New Roman" w:cs="Times New Roman"/>
          <w:color w:val="000000"/>
          <w:sz w:val="24"/>
          <w:szCs w:val="24"/>
        </w:rPr>
        <w:t xml:space="preserve"> cognitive function in the elderly before and after brain exercise. The normality test using Shapiro Wilk showed that the data were normally distributed so that the dependent T</w:t>
      </w:r>
      <w:r w:rsidR="00E76FAD" w:rsidRPr="000F5589">
        <w:rPr>
          <w:rFonts w:ascii="Times New Roman" w:eastAsia="Times" w:hAnsi="Times New Roman" w:cs="Times New Roman"/>
          <w:color w:val="000000"/>
          <w:sz w:val="24"/>
          <w:szCs w:val="24"/>
        </w:rPr>
        <w:t>-</w:t>
      </w:r>
      <w:r w:rsidRPr="000F5589">
        <w:rPr>
          <w:rFonts w:ascii="Times New Roman" w:eastAsia="Times" w:hAnsi="Times New Roman" w:cs="Times New Roman"/>
          <w:color w:val="000000"/>
          <w:sz w:val="24"/>
          <w:szCs w:val="24"/>
        </w:rPr>
        <w:t xml:space="preserve">test was carried out to determine the effectiveness of brain exercise therapy on cognitive function in elderly dementia. </w:t>
      </w:r>
      <w:r w:rsidRPr="000F5589">
        <w:rPr>
          <w:rFonts w:ascii="Times New Roman" w:eastAsia="Times" w:hAnsi="Times New Roman" w:cs="Times New Roman"/>
          <w:b/>
          <w:color w:val="000000"/>
          <w:sz w:val="24"/>
          <w:szCs w:val="24"/>
        </w:rPr>
        <w:t>Results</w:t>
      </w:r>
      <w:r w:rsidRPr="000F5589">
        <w:rPr>
          <w:rFonts w:ascii="Times New Roman" w:eastAsia="Times" w:hAnsi="Times New Roman" w:cs="Times New Roman"/>
          <w:color w:val="000000"/>
          <w:sz w:val="24"/>
          <w:szCs w:val="24"/>
        </w:rPr>
        <w:t>: The mean cognitive function before brain exercise was 6.6</w:t>
      </w:r>
      <w:r w:rsidR="00E76FAD" w:rsidRPr="000F5589">
        <w:rPr>
          <w:rFonts w:ascii="Times New Roman" w:eastAsia="Times" w:hAnsi="Times New Roman" w:cs="Times New Roman"/>
          <w:color w:val="000000"/>
          <w:sz w:val="24"/>
          <w:szCs w:val="24"/>
        </w:rPr>
        <w:t>,</w:t>
      </w:r>
      <w:r w:rsidRPr="000F5589">
        <w:rPr>
          <w:rFonts w:ascii="Times New Roman" w:eastAsia="Times" w:hAnsi="Times New Roman" w:cs="Times New Roman"/>
          <w:color w:val="000000"/>
          <w:sz w:val="24"/>
          <w:szCs w:val="24"/>
        </w:rPr>
        <w:t xml:space="preserve"> and after brain exercise</w:t>
      </w:r>
      <w:r w:rsidR="00E76FAD" w:rsidRPr="000F5589">
        <w:rPr>
          <w:rFonts w:ascii="Times New Roman" w:eastAsia="Times" w:hAnsi="Times New Roman" w:cs="Times New Roman"/>
          <w:color w:val="000000"/>
          <w:sz w:val="24"/>
          <w:szCs w:val="24"/>
        </w:rPr>
        <w:t>,</w:t>
      </w:r>
      <w:r w:rsidRPr="000F5589">
        <w:rPr>
          <w:rFonts w:ascii="Times New Roman" w:eastAsia="Times" w:hAnsi="Times New Roman" w:cs="Times New Roman"/>
          <w:color w:val="000000"/>
          <w:sz w:val="24"/>
          <w:szCs w:val="24"/>
        </w:rPr>
        <w:t xml:space="preserve"> it was 8.8. There was a significant difference between cognitive function bef</w:t>
      </w:r>
      <w:r w:rsidR="00E76FAD" w:rsidRPr="000F5589">
        <w:rPr>
          <w:rFonts w:ascii="Times New Roman" w:eastAsia="Times" w:hAnsi="Times New Roman" w:cs="Times New Roman"/>
          <w:color w:val="000000"/>
          <w:sz w:val="24"/>
          <w:szCs w:val="24"/>
        </w:rPr>
        <w:t>ore and after brain exercise (p-</w:t>
      </w:r>
      <w:r w:rsidRPr="000F5589">
        <w:rPr>
          <w:rFonts w:ascii="Times New Roman" w:eastAsia="Times" w:hAnsi="Times New Roman" w:cs="Times New Roman"/>
          <w:color w:val="000000"/>
          <w:sz w:val="24"/>
          <w:szCs w:val="24"/>
        </w:rPr>
        <w:t xml:space="preserve">value &lt;o.o5). </w:t>
      </w:r>
      <w:r w:rsidRPr="000F5589">
        <w:rPr>
          <w:rFonts w:ascii="Times New Roman" w:eastAsia="Times" w:hAnsi="Times New Roman" w:cs="Times New Roman"/>
          <w:b/>
          <w:color w:val="000000"/>
          <w:sz w:val="24"/>
          <w:szCs w:val="24"/>
        </w:rPr>
        <w:t>Conclusion</w:t>
      </w:r>
      <w:r w:rsidRPr="000F5589">
        <w:rPr>
          <w:rFonts w:ascii="Times New Roman" w:eastAsia="Times" w:hAnsi="Times New Roman" w:cs="Times New Roman"/>
          <w:color w:val="000000"/>
          <w:sz w:val="24"/>
          <w:szCs w:val="24"/>
        </w:rPr>
        <w:t xml:space="preserve">: Brain exercise </w:t>
      </w:r>
      <w:r w:rsidR="00E76FAD" w:rsidRPr="000F5589">
        <w:rPr>
          <w:rFonts w:ascii="Times New Roman" w:eastAsia="Times" w:hAnsi="Times New Roman" w:cs="Times New Roman"/>
          <w:color w:val="000000"/>
          <w:sz w:val="24"/>
          <w:szCs w:val="24"/>
        </w:rPr>
        <w:t>a</w:t>
      </w:r>
      <w:r w:rsidRPr="000F5589">
        <w:rPr>
          <w:rFonts w:ascii="Times New Roman" w:eastAsia="Times" w:hAnsi="Times New Roman" w:cs="Times New Roman"/>
          <w:color w:val="000000"/>
          <w:sz w:val="24"/>
          <w:szCs w:val="24"/>
        </w:rPr>
        <w:t>ffect</w:t>
      </w:r>
      <w:r w:rsidR="00E76FAD" w:rsidRPr="000F5589">
        <w:rPr>
          <w:rFonts w:ascii="Times New Roman" w:eastAsia="Times" w:hAnsi="Times New Roman" w:cs="Times New Roman"/>
          <w:color w:val="000000"/>
          <w:sz w:val="24"/>
          <w:szCs w:val="24"/>
        </w:rPr>
        <w:t>s</w:t>
      </w:r>
      <w:r w:rsidRPr="000F5589">
        <w:rPr>
          <w:rFonts w:ascii="Times New Roman" w:eastAsia="Times" w:hAnsi="Times New Roman" w:cs="Times New Roman"/>
          <w:color w:val="000000"/>
          <w:sz w:val="24"/>
          <w:szCs w:val="24"/>
        </w:rPr>
        <w:t xml:space="preserve"> improving cognitive function in </w:t>
      </w:r>
      <w:r w:rsidR="00E76FAD" w:rsidRPr="000F5589">
        <w:rPr>
          <w:rFonts w:ascii="Times New Roman" w:eastAsia="Times" w:hAnsi="Times New Roman" w:cs="Times New Roman"/>
          <w:color w:val="000000"/>
          <w:sz w:val="24"/>
          <w:szCs w:val="24"/>
        </w:rPr>
        <w:t>older adults</w:t>
      </w:r>
      <w:r w:rsidRPr="000F5589">
        <w:rPr>
          <w:rFonts w:ascii="Times New Roman" w:eastAsia="Times" w:hAnsi="Times New Roman" w:cs="Times New Roman"/>
          <w:color w:val="000000"/>
          <w:sz w:val="24"/>
          <w:szCs w:val="24"/>
        </w:rPr>
        <w:t xml:space="preserve"> with dementia. </w:t>
      </w:r>
    </w:p>
    <w:p w14:paraId="2E1DDF41" w14:textId="3D2E0B96" w:rsidR="009066BC" w:rsidRPr="000F5589" w:rsidRDefault="009066BC" w:rsidP="009066BC">
      <w:pPr>
        <w:widowControl w:val="0"/>
        <w:pBdr>
          <w:top w:val="nil"/>
          <w:left w:val="nil"/>
          <w:bottom w:val="nil"/>
          <w:right w:val="nil"/>
          <w:between w:val="nil"/>
        </w:pBdr>
        <w:spacing w:before="247" w:line="240" w:lineRule="auto"/>
        <w:ind w:right="26"/>
        <w:rPr>
          <w:rFonts w:ascii="Times New Roman" w:eastAsia="Times" w:hAnsi="Times New Roman" w:cs="Times New Roman"/>
          <w:color w:val="000000"/>
          <w:sz w:val="24"/>
          <w:szCs w:val="24"/>
        </w:rPr>
      </w:pPr>
      <w:r w:rsidRPr="000F5589">
        <w:rPr>
          <w:rFonts w:ascii="Times New Roman" w:eastAsia="Times" w:hAnsi="Times New Roman" w:cs="Times New Roman"/>
          <w:b/>
          <w:color w:val="000000"/>
          <w:sz w:val="24"/>
          <w:szCs w:val="24"/>
        </w:rPr>
        <w:t xml:space="preserve">Keywords: </w:t>
      </w:r>
      <w:r w:rsidRPr="000F5589">
        <w:rPr>
          <w:rFonts w:ascii="Times New Roman" w:eastAsia="Times" w:hAnsi="Times New Roman" w:cs="Times New Roman"/>
          <w:color w:val="000000"/>
          <w:sz w:val="24"/>
          <w:szCs w:val="24"/>
        </w:rPr>
        <w:t xml:space="preserve">brain gym, dementia, cognitive </w:t>
      </w:r>
    </w:p>
    <w:p w14:paraId="0000000D" w14:textId="4580B07F" w:rsidR="00726CE3" w:rsidRPr="000F5589" w:rsidRDefault="009066BC" w:rsidP="006672EC">
      <w:pPr>
        <w:widowControl w:val="0"/>
        <w:pBdr>
          <w:top w:val="nil"/>
          <w:left w:val="nil"/>
          <w:bottom w:val="nil"/>
          <w:right w:val="nil"/>
          <w:between w:val="nil"/>
        </w:pBdr>
        <w:spacing w:before="522" w:line="240" w:lineRule="auto"/>
        <w:ind w:right="26"/>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 xml:space="preserve">INTRODUCTION </w:t>
      </w:r>
      <w:r w:rsidR="00A4395D" w:rsidRPr="000F5589">
        <w:rPr>
          <w:rFonts w:ascii="Times New Roman" w:eastAsia="Times" w:hAnsi="Times New Roman" w:cs="Times New Roman"/>
          <w:b/>
          <w:color w:val="000000"/>
          <w:sz w:val="24"/>
          <w:szCs w:val="24"/>
        </w:rPr>
        <w:t xml:space="preserve"> </w:t>
      </w:r>
    </w:p>
    <w:p w14:paraId="0000000E" w14:textId="645F6D36" w:rsidR="00726CE3" w:rsidRPr="000F5589" w:rsidRDefault="00100ADE" w:rsidP="000F5589">
      <w:pPr>
        <w:widowControl w:val="0"/>
        <w:pBdr>
          <w:top w:val="nil"/>
          <w:left w:val="nil"/>
          <w:bottom w:val="nil"/>
          <w:right w:val="nil"/>
          <w:between w:val="nil"/>
        </w:pBdr>
        <w:spacing w:before="248" w:line="225"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Dementia is a neurodegenerative syndrome caused by a chronic and progressive disorder accompanied by decreased brain function that affects emotions, memory, decision making, </w:t>
      </w:r>
      <w:proofErr w:type="spellStart"/>
      <w:r w:rsidRPr="000F5589">
        <w:rPr>
          <w:rFonts w:ascii="Times New Roman" w:eastAsia="Times" w:hAnsi="Times New Roman" w:cs="Times New Roman"/>
          <w:color w:val="000000"/>
          <w:sz w:val="24"/>
          <w:szCs w:val="24"/>
        </w:rPr>
        <w:t>behavior</w:t>
      </w:r>
      <w:proofErr w:type="spellEnd"/>
      <w:r w:rsidRPr="000F5589">
        <w:rPr>
          <w:rFonts w:ascii="Times New Roman" w:eastAsia="Times" w:hAnsi="Times New Roman" w:cs="Times New Roman"/>
          <w:color w:val="000000"/>
          <w:sz w:val="24"/>
          <w:szCs w:val="24"/>
        </w:rPr>
        <w:t xml:space="preserve"> and other brain functions that interfere with daily activities</w:t>
      </w:r>
      <w:r w:rsidR="00B61224" w:rsidRPr="000F5589">
        <w:rPr>
          <w:rFonts w:ascii="Times New Roman" w:eastAsia="Times" w:hAnsi="Times New Roman" w:cs="Times New Roman"/>
          <w:color w:val="000000"/>
          <w:sz w:val="24"/>
          <w:szCs w:val="24"/>
        </w:rPr>
        <w:t xml:space="preserve"> </w:t>
      </w:r>
      <w:r w:rsidR="00B61224"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37200/IJPR/V24I7/PR270746","ISSN":"14757192","abstract":"Agitation is the mismatch of verbal, vocal, and motor activities that are not based on clear or confused needs. This disorder is a common and challenging symptom affecting dementia patients and impacting on sleep quality. This study aims to describe the effect of light therapy on agitation and sleep disturbance experienced by dementia patients in Semarang. The study used a quasi-experimental with one group design pre and posttest. The research samples were 83 respondents using a purposive sampling technique. The respondents received a daily routine of light therapy over a seven day period. Pre and posttest data were obtained from the Pittsburgh Agitation Scale to obtain agitation level and sleep pattern observation sheet to observe sleep disturbance. For the empirical investigation, 32 men and 51 women were recruited (mean age 67.35 years). Of these, 100% of respondents suffered a moderate level of agitation and 34.9% had sleep disturbance observed from sleep hours in a day. A Wilcoxon test was conducted to compare the agitation levels and sleep disturbance before and after light therapy. Findings showed that agitation level and sleep disturbance decreased with the light therapy (z = (-8.11), p&lt;0.05; z = (-8.08), p&lt;0.05). These findings suggested that light therapy confers benefits in terms of agitation and sleep disturbance in dementia patients, as well as cost-effectiveness in an intervention that can readily be implemented in nursing homes.","author":[{"dropping-particle":"","family":"Mendrofa","given":"Fery A.M.","non-dropping-particle":"","parse-names":false,"suffix":""},{"dropping-particle":"","family":"Hani","given":"Umi","non-dropping-particle":"","parse-names":false,"suffix":""},{"dropping-particle":"","family":"Putri","given":"Arista A.","non-dropping-particle":"","parse-names":false,"suffix":""},{"dropping-particle":"","family":"Aeni","given":"Milatul","non-dropping-particle":"","parse-names":false,"suffix":""}],"container-title":"International Journal of Psychosocial Rehabilitation","id":"ITEM-1","issue":"7","issued":{"date-parts":[["2020"]]},"page":"7752-7759","title":"Natural light therapy to lower agitation and sleep disturbance of dementia patients in semarang","type":"article-journal","volume":"24"},"uris":["http://www.mendeley.com/documents/?uuid=8528097c-6070-492a-a21c-e52f8a9ea0ac"]}],"mendeley":{"formattedCitation":"(Mendrofa, Hani, Putri, et al., 2020)","plainTextFormattedCitation":"(Mendrofa, Hani, Putri, et al., 2020)","previouslyFormattedCitation":"(Mendrofa, Hani, Putri, &amp; Aeni, 2020)"},"properties":{"noteIndex":0},"schema":"https://github.com/citation-style-language/schema/raw/master/csl-citation.json"}</w:instrText>
      </w:r>
      <w:r w:rsidR="00B61224"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Mendrofa, Hani, Putri, et al., 2020)</w:t>
      </w:r>
      <w:r w:rsidR="00B61224"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w:t>
      </w:r>
      <w:r w:rsidR="00A4395D" w:rsidRPr="000F5589">
        <w:rPr>
          <w:rFonts w:ascii="Times New Roman" w:eastAsia="Times" w:hAnsi="Times New Roman" w:cs="Times New Roman"/>
          <w:color w:val="000000"/>
          <w:sz w:val="24"/>
          <w:szCs w:val="24"/>
        </w:rPr>
        <w:t xml:space="preserve"> </w:t>
      </w:r>
      <w:r w:rsidR="00B61224" w:rsidRPr="000F5589">
        <w:rPr>
          <w:rFonts w:ascii="Times New Roman" w:eastAsia="Times" w:hAnsi="Times New Roman" w:cs="Times New Roman"/>
          <w:color w:val="000000"/>
          <w:sz w:val="24"/>
          <w:szCs w:val="24"/>
        </w:rPr>
        <w:t xml:space="preserve">Dementia is often experienced by the elderly. Elderly is someone who is more than 60 years and over. The </w:t>
      </w:r>
      <w:r w:rsidR="00CA3570" w:rsidRPr="000F5589">
        <w:rPr>
          <w:rFonts w:ascii="Times New Roman" w:eastAsia="Times" w:hAnsi="Times New Roman" w:cs="Times New Roman"/>
          <w:color w:val="000000"/>
          <w:sz w:val="24"/>
          <w:szCs w:val="24"/>
        </w:rPr>
        <w:t xml:space="preserve">older adults will experience the </w:t>
      </w:r>
      <w:r w:rsidR="00B61224" w:rsidRPr="000F5589">
        <w:rPr>
          <w:rFonts w:ascii="Times New Roman" w:eastAsia="Times" w:hAnsi="Times New Roman" w:cs="Times New Roman"/>
          <w:color w:val="000000"/>
          <w:sz w:val="24"/>
          <w:szCs w:val="24"/>
        </w:rPr>
        <w:t xml:space="preserve">aging </w:t>
      </w:r>
      <w:r w:rsidR="00CA3570" w:rsidRPr="000F5589">
        <w:rPr>
          <w:rFonts w:ascii="Times New Roman" w:eastAsia="Times" w:hAnsi="Times New Roman" w:cs="Times New Roman"/>
          <w:color w:val="000000"/>
          <w:sz w:val="24"/>
          <w:szCs w:val="24"/>
        </w:rPr>
        <w:t xml:space="preserve">process </w:t>
      </w:r>
      <w:r w:rsidR="00B61224" w:rsidRPr="000F5589">
        <w:rPr>
          <w:rFonts w:ascii="Times New Roman" w:eastAsia="Times" w:hAnsi="Times New Roman" w:cs="Times New Roman"/>
          <w:color w:val="000000"/>
          <w:sz w:val="24"/>
          <w:szCs w:val="24"/>
        </w:rPr>
        <w:t>simultaneously with a process of decline.</w:t>
      </w:r>
      <w:r w:rsidR="000F5589">
        <w:rPr>
          <w:rFonts w:ascii="Times New Roman" w:eastAsia="Times" w:hAnsi="Times New Roman" w:cs="Times New Roman"/>
          <w:color w:val="000000"/>
          <w:sz w:val="24"/>
          <w:szCs w:val="24"/>
        </w:rPr>
        <w:t xml:space="preserve"> These physical condition make older adult in c</w:t>
      </w:r>
      <w:r w:rsidR="000F5589" w:rsidRPr="000F5589">
        <w:rPr>
          <w:rFonts w:ascii="Times New Roman" w:eastAsia="Times" w:hAnsi="Times New Roman" w:cs="Times New Roman"/>
          <w:color w:val="000000"/>
          <w:sz w:val="24"/>
          <w:szCs w:val="24"/>
        </w:rPr>
        <w:t xml:space="preserve">onditions of dependence on other people </w:t>
      </w:r>
      <w:r w:rsidR="000F5589">
        <w:rPr>
          <w:rFonts w:ascii="Times New Roman" w:eastAsia="Times" w:hAnsi="Times New Roman" w:cs="Times New Roman"/>
          <w:color w:val="000000"/>
          <w:sz w:val="24"/>
          <w:szCs w:val="24"/>
        </w:rPr>
        <w:t xml:space="preserve">and </w:t>
      </w:r>
      <w:r w:rsidR="000F5589" w:rsidRPr="000F5589">
        <w:rPr>
          <w:rFonts w:ascii="Times New Roman" w:eastAsia="Times" w:hAnsi="Times New Roman" w:cs="Times New Roman"/>
          <w:color w:val="000000"/>
          <w:sz w:val="24"/>
          <w:szCs w:val="24"/>
        </w:rPr>
        <w:t>can cause anxiety and depression</w:t>
      </w:r>
      <w:r w:rsidR="000F5589">
        <w:rPr>
          <w:rFonts w:ascii="Times New Roman" w:eastAsia="Times" w:hAnsi="Times New Roman" w:cs="Times New Roman"/>
          <w:color w:val="000000"/>
          <w:sz w:val="24"/>
          <w:szCs w:val="24"/>
        </w:rPr>
        <w:t xml:space="preserve">. </w:t>
      </w:r>
      <w:r w:rsidR="00B61224" w:rsidRPr="000F5589">
        <w:rPr>
          <w:rFonts w:ascii="Times New Roman" w:eastAsia="Times" w:hAnsi="Times New Roman" w:cs="Times New Roman"/>
          <w:color w:val="000000"/>
          <w:sz w:val="24"/>
          <w:szCs w:val="24"/>
        </w:rPr>
        <w:t xml:space="preserve">One of the body systems that experience decline is the cognitive or intellectual system </w:t>
      </w:r>
      <w:r w:rsidR="00B61224"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5281/jkp.v1i1.69","abstract":"Introduction: Cognitive function consist of learning process, perception, understanding and rationalization. Most of elderly are facing declining cognitive function. This research is conducted to find out the effectiveness of combination of brain game and puzzle in order to increase elderly’s cognitive function. Method: It’s a pre experimental design with pre post test design. There were 48 respondents taken by purposive sampling. Respondents are given brain gym and and playing puzzle for 30 minutes, three days a week for a month. Cognitive function are measured by using MMSE before and after brain game. Result: Before treatment, 48 respondents show that all of them have moderate cognitive impairment. After treatment, 12 respondent show mild cognitive impairment and the rest show moderate cognitive function. The data analyzed by using Wilcoxon sign test and show p value 0,000 &lt; α 0,05. Conclusion: Means that brain gym and puzzle are effective in order to increased or maintain elderly cognitive fuction.","author":[{"dropping-particle":"","family":"Dewi","given":"Sofia Rhosma","non-dropping-particle":"","parse-names":false,"suffix":""}],"container-title":"JURNAL KESEHATAN PRIMER","id":"ITEM-1","issue":"1 SE - Articles","issued":{"date-parts":[["2016","5","16"]]},"title":"PENGARUH SENAM OTAK DAN BERMAIN PUZZLE TERHADAP FUNGSI KOGNITIF LANSIA DI PLTU JEMBER","type":"article-journal","volume":"1"},"uris":["http://www.mendeley.com/documents/?uuid=3235d257-ab27-45a4-ba80-b937b8f01645"]},{"id":"ITEM-2","itemData":{"DOI":"https://doi.org/10.26714/jkj.2.2.2014.81-87","abstract":"Latar Belakang. Kecemasan didefenisikan sebagai ‘kesulitan’ atau ‘kesusahan’ yang merupakan konsekuensi yang normal dari pertumbuhan, perubahan, pengalaman baru, penemuan identitas, dan arti hidup. Perubahan fisik dan psikologis yang dialami lansia sebagai bagian dari proses penuaan, dapat menimbulkan kecemasan pada diri lansia tersebut. Jika kecemasan dalam tingkat rendah tidak di atasi maka akan menjadi panik. Salah satu cara yang bisa mengatasi kecemasan tersebut pada lansia yaitu dengan senam lansia. Tujuan penelitian untuk melihat pengaruh senam lansia terhadap tingkat kecemasan lansia. Metode Penelitian. Desain penelitian eksperiment, dengan one group pretest-posttest design. Responden berjumlah 19 orang yang diperoleh melalui teknik purposive sampling. Pengumpulan data dilakukan sebelum dan setelah senam lansia. Pengolahan secara univariat dan bivariat dengan uji paired t-test dengan tingkat kemaknaan alpha=0.05. Hasil Penelitian. Hasil penelitian didapatkan ada perbedaan yang signifikan antar rata-rata kecemasan lansia sebelum dan sesudah dilakukan senam. Sebelum dilakukan senam rata-rata 2.79, median 3, standar deviasi 0.787. setelah dilakukan senam diperoleh rata-rata 1.95, median 2, standar deviasi 0.780. Simpulan. Diharapkan senam lansia ini dapat dilakukan secara teratur terhadap lansia yang mengalami kecemasan dan sebagai tindakan preventif bagi lansia pada umumnya.","author":[{"dropping-particle":"","family":"Herawati","given":"Novi","non-dropping-particle":"","parse-names":false,"suffix":""}],"container-title":"Jurnal Keperawatan Jiwa .","id":"ITEM-2","issued":{"date-parts":[["2014"]]},"page":"81-87","title":"Pengaruh Senam Lansia Terhadap Tingkat Kecemasan Lansia Di Panti Sosial Tresna Werdha Sabai Nan Aluih Sicincin Kabupaten Padang Pariaman","type":"article-journal","volume":"Volume 2"},"uris":["http://www.mendeley.com/documents/?uuid=cf4d2557-861a-4be3-8ed8-a737fd6e7dbe"]}],"mendeley":{"formattedCitation":"(Dewi, 2016; Herawati, 2014)","plainTextFormattedCitation":"(Dewi, 2016; Herawati, 2014)","previouslyFormattedCitation":"(Dewi, 2016; Herawati, 2014)"},"properties":{"noteIndex":0},"schema":"https://github.com/citation-style-language/schema/raw/master/csl-citation.json"}</w:instrText>
      </w:r>
      <w:r w:rsidR="00B61224"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Dewi, 2016; Herawati, 2014)</w:t>
      </w:r>
      <w:r w:rsidR="00B61224" w:rsidRPr="000F5589">
        <w:rPr>
          <w:rFonts w:ascii="Times New Roman" w:eastAsia="Times" w:hAnsi="Times New Roman" w:cs="Times New Roman"/>
          <w:color w:val="000000"/>
          <w:sz w:val="24"/>
          <w:szCs w:val="24"/>
        </w:rPr>
        <w:fldChar w:fldCharType="end"/>
      </w:r>
      <w:r w:rsidR="00B61224" w:rsidRPr="000F5589">
        <w:rPr>
          <w:rFonts w:ascii="Times New Roman" w:eastAsia="Times" w:hAnsi="Times New Roman" w:cs="Times New Roman"/>
          <w:color w:val="000000"/>
          <w:sz w:val="24"/>
          <w:szCs w:val="24"/>
        </w:rPr>
        <w:t xml:space="preserve">. Cognitive is the process of identifying, selecting, interpreting, filtering and using information that makes sense. </w:t>
      </w:r>
      <w:r w:rsidR="00CA3570" w:rsidRPr="000F5589">
        <w:rPr>
          <w:rFonts w:ascii="Times New Roman" w:eastAsia="Times" w:hAnsi="Times New Roman" w:cs="Times New Roman"/>
          <w:color w:val="000000"/>
          <w:sz w:val="24"/>
          <w:szCs w:val="24"/>
        </w:rPr>
        <w:t>T</w:t>
      </w:r>
      <w:r w:rsidR="00B61224" w:rsidRPr="000F5589">
        <w:rPr>
          <w:rFonts w:ascii="Times New Roman" w:eastAsia="Times" w:hAnsi="Times New Roman" w:cs="Times New Roman"/>
          <w:color w:val="000000"/>
          <w:sz w:val="24"/>
          <w:szCs w:val="24"/>
        </w:rPr>
        <w:t>he cognitive function itself is a conscious mental activity such as thinking, remembering, learning and using language</w:t>
      </w:r>
      <w:r w:rsidR="00FE6E50" w:rsidRPr="000F5589">
        <w:rPr>
          <w:rFonts w:ascii="Times New Roman" w:eastAsia="Times" w:hAnsi="Times New Roman" w:cs="Times New Roman"/>
          <w:color w:val="000000"/>
          <w:sz w:val="24"/>
          <w:szCs w:val="24"/>
        </w:rPr>
        <w:t xml:space="preserve"> </w:t>
      </w:r>
      <w:r w:rsidR="00FE6E50" w:rsidRPr="000F5589">
        <w:rPr>
          <w:rFonts w:ascii="Times New Roman" w:eastAsia="Times" w:hAnsi="Times New Roman" w:cs="Times New Roman"/>
          <w:color w:val="000000"/>
          <w:sz w:val="24"/>
          <w:szCs w:val="24"/>
        </w:rPr>
        <w:fldChar w:fldCharType="begin" w:fldLock="1"/>
      </w:r>
      <w:r w:rsidR="00FE6E50" w:rsidRPr="000F5589">
        <w:rPr>
          <w:rFonts w:ascii="Times New Roman" w:eastAsia="Times" w:hAnsi="Times New Roman" w:cs="Times New Roman"/>
          <w:color w:val="000000"/>
          <w:sz w:val="24"/>
          <w:szCs w:val="24"/>
        </w:rPr>
        <w:instrText>ADDIN CSL_CITATION {"citationItems":[{"id":"ITEM-1","itemData":{"DOI":"10.22146/jpsi.33192","ISSN":"0215-8884","author":[{"dropping-particle":"","family":"Djajasaputra","given":"Adriana Dewi Riani","non-dropping-particle":"","parse-names":false,"suffix":""},{"dropping-particle":"","family":"Halim","given":"Magdalena S","non-dropping-particle":"","parse-names":false,"suffix":""}],"container-title":"Jurnal Psikologi","id":"ITEM-1","issue":"2","issued":{"date-parts":[["2019"]]},"page":"85","title":"Fungsi Kognitif Lansia yang Beraktivitas Kognitif secara Rutin dan Tidak Rutin","type":"article-journal","volume":"46"},"uris":["http://www.mendeley.com/documents/?uuid=1d5d7a83-fe0e-4ff1-be3a-3866b1b4fbb0"]}],"mendeley":{"formattedCitation":"(Djajasaputra &amp; Halim, 2019)","plainTextFormattedCitation":"(Djajasaputra &amp; Halim, 2019)","previouslyFormattedCitation":"(Djajasaputra &amp; Halim, 2019)"},"properties":{"noteIndex":0},"schema":"https://github.com/citation-style-language/schema/raw/master/csl-citation.json"}</w:instrText>
      </w:r>
      <w:r w:rsidR="00FE6E50" w:rsidRPr="000F5589">
        <w:rPr>
          <w:rFonts w:ascii="Times New Roman" w:eastAsia="Times" w:hAnsi="Times New Roman" w:cs="Times New Roman"/>
          <w:color w:val="000000"/>
          <w:sz w:val="24"/>
          <w:szCs w:val="24"/>
        </w:rPr>
        <w:fldChar w:fldCharType="separate"/>
      </w:r>
      <w:r w:rsidR="00FE6E50" w:rsidRPr="000F5589">
        <w:rPr>
          <w:rFonts w:ascii="Times New Roman" w:eastAsia="Times" w:hAnsi="Times New Roman" w:cs="Times New Roman"/>
          <w:noProof/>
          <w:color w:val="000000"/>
          <w:sz w:val="24"/>
          <w:szCs w:val="24"/>
        </w:rPr>
        <w:t>(Djajasaputra &amp; Halim, 2019)</w:t>
      </w:r>
      <w:r w:rsidR="00FE6E50" w:rsidRPr="000F5589">
        <w:rPr>
          <w:rFonts w:ascii="Times New Roman" w:eastAsia="Times" w:hAnsi="Times New Roman" w:cs="Times New Roman"/>
          <w:color w:val="000000"/>
          <w:sz w:val="24"/>
          <w:szCs w:val="24"/>
        </w:rPr>
        <w:fldChar w:fldCharType="end"/>
      </w:r>
      <w:r w:rsidR="00FE6E50" w:rsidRPr="000F5589">
        <w:rPr>
          <w:rFonts w:ascii="Times New Roman" w:eastAsia="Times" w:hAnsi="Times New Roman" w:cs="Times New Roman"/>
          <w:color w:val="000000"/>
          <w:sz w:val="24"/>
          <w:szCs w:val="24"/>
        </w:rPr>
        <w:t>.</w:t>
      </w:r>
    </w:p>
    <w:p w14:paraId="17F6986A" w14:textId="470ADF18" w:rsidR="00B61224" w:rsidRPr="000F5589" w:rsidRDefault="00B61224" w:rsidP="00100ADE">
      <w:pPr>
        <w:widowControl w:val="0"/>
        <w:pBdr>
          <w:top w:val="nil"/>
          <w:left w:val="nil"/>
          <w:bottom w:val="nil"/>
          <w:right w:val="nil"/>
          <w:between w:val="nil"/>
        </w:pBdr>
        <w:spacing w:before="248" w:line="225"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Decreased cognitive function in the elderly, such as often forgetting about themselves, other people, times, places and daily activities, is often considered as a normal condition. This deterioration of cognitive function affects the quality of life in the elderly </w:t>
      </w:r>
      <w:r w:rsidR="00FE6E50" w:rsidRPr="000F5589">
        <w:rPr>
          <w:rFonts w:ascii="Times New Roman" w:eastAsia="Times" w:hAnsi="Times New Roman" w:cs="Times New Roman"/>
          <w:color w:val="000000"/>
          <w:sz w:val="24"/>
          <w:szCs w:val="24"/>
        </w:rPr>
        <w:fldChar w:fldCharType="begin" w:fldLock="1"/>
      </w:r>
      <w:r w:rsidR="00667498" w:rsidRPr="000F5589">
        <w:rPr>
          <w:rFonts w:ascii="Times New Roman" w:eastAsia="Times" w:hAnsi="Times New Roman" w:cs="Times New Roman"/>
          <w:color w:val="000000"/>
          <w:sz w:val="24"/>
          <w:szCs w:val="24"/>
        </w:rPr>
        <w:instrText>ADDIN CSL_CITATION {"citationItems":[{"id":"ITEM-1","itemData":{"DOI":"10.5281/jkp.v1i1.69","abstract":"Introduction: Cognitive function consist of learning process, perception, understanding and rationalization. Most of elderly are facing declining cognitive function. This research is conducted to find out the effectiveness of combination of brain game and puzzle in order to increase elderly’s cognitive function. Method: It’s a pre experimental design with pre post test design. There were 48 respondents taken by purposive sampling. Respondents are given brain gym and and playing puzzle for 30 minutes, three days a week for a month. Cognitive function are measured by using MMSE before and after brain game. Result: Before treatment, 48 respondents show that all of them have moderate cognitive impairment. After treatment, 12 respondent show mild cognitive impairment and the rest show moderate cognitive function. The data analyzed by using Wilcoxon sign test and show p value 0,000 &lt; α 0,05. Conclusion: Means that brain gym and puzzle are effective in order to increased or maintain elderly cognitive fuction.","author":[{"dropping-particle":"","family":"Dewi","given":"Sofia Rhosma","non-dropping-particle":"","parse-names":false,"suffix":""}],"container-title":"JURNAL KESEHATAN PRIMER","id":"ITEM-1","issue":"1 SE - Articles","issued":{"date-parts":[["2016","5","16"]]},"title":"PENGARUH SENAM OTAK DAN BERMAIN PUZZLE TERHADAP FUNGSI KOGNITIF LANSIA DI PLTU JEMBER","type":"article-journal","volume":"1"},"uris":["http://www.mendeley.com/documents/?uuid=3235d257-ab27-45a4-ba80-b937b8f01645"]}],"mendeley":{"formattedCitation":"(Dewi, 2016)","plainTextFormattedCitation":"(Dewi, 2016)","previouslyFormattedCitation":"(Dewi, 2016)"},"properties":{"noteIndex":0},"schema":"https://github.com/citation-style-language/schema/raw/master/csl-citation.json"}</w:instrText>
      </w:r>
      <w:r w:rsidR="00FE6E50" w:rsidRPr="000F5589">
        <w:rPr>
          <w:rFonts w:ascii="Times New Roman" w:eastAsia="Times" w:hAnsi="Times New Roman" w:cs="Times New Roman"/>
          <w:color w:val="000000"/>
          <w:sz w:val="24"/>
          <w:szCs w:val="24"/>
        </w:rPr>
        <w:fldChar w:fldCharType="separate"/>
      </w:r>
      <w:r w:rsidR="00FE6E50" w:rsidRPr="000F5589">
        <w:rPr>
          <w:rFonts w:ascii="Times New Roman" w:eastAsia="Times" w:hAnsi="Times New Roman" w:cs="Times New Roman"/>
          <w:noProof/>
          <w:color w:val="000000"/>
          <w:sz w:val="24"/>
          <w:szCs w:val="24"/>
        </w:rPr>
        <w:t>(Dewi, 2016)</w:t>
      </w:r>
      <w:r w:rsidR="00FE6E50"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 xml:space="preserve">. The deterioration of the process of remembering in the elderly occurs gradually. With changing health conditions, the elderly need to be aware that they must be aware of brain disorders that cause memory processing disorders. If there is a decrease in memory abilities, the elderly should be aware of the occurrence of dementia </w:t>
      </w:r>
      <w:r w:rsidR="00667498"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ISSN":"0167-4943","author":[{"dropping-particle":"","family":"Jing","given":"Wenbo","non-dropping-particle":"","parse-names":false,"suffix":""},{"dropping-particle":"","family":"Willis","given":"Rosalind","non-dropping-particle":"","parse-names":false,"suffix":""},{"dropping-particle":"","family":"Feng","given":"Zhixin","non-dropping-particle":"","parse-names":false,"suffix":""}],"container-title":"Archives of Gerontology and Geriatrics","id":"ITEM-1","issued":{"date-parts":[["2016"]]},"page":"23-41","publisher":"Elsevier","title":"Factors influencing quality of life of elderly people with dementia and care implications: A systematic review","type":"article-journal","volume":"66"},"uris":["http://www.mendeley.com/documents/?uuid=59dbf842-39d2-449c-81d9-1f7dc5564b36"]}],"mendeley":{"formattedCitation":"(Jing et al., 2016)","plainTextFormattedCitation":"(Jing et al., 2016)","previouslyFormattedCitation":"(Jing, Willis, &amp; Feng, 2016)"},"properties":{"noteIndex":0},"schema":"https://github.com/citation-style-language/schema/raw/master/csl-citation.json"}</w:instrText>
      </w:r>
      <w:r w:rsidR="00667498"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Jing et al., 2016)</w:t>
      </w:r>
      <w:r w:rsidR="00667498"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w:t>
      </w:r>
    </w:p>
    <w:p w14:paraId="4988DDD9" w14:textId="21D0C824" w:rsidR="00B61224" w:rsidRPr="000F5589" w:rsidRDefault="00B61224" w:rsidP="00B61224">
      <w:pPr>
        <w:widowControl w:val="0"/>
        <w:pBdr>
          <w:top w:val="nil"/>
          <w:left w:val="nil"/>
          <w:bottom w:val="nil"/>
          <w:right w:val="nil"/>
          <w:between w:val="nil"/>
        </w:pBdr>
        <w:spacing w:before="248" w:line="225" w:lineRule="auto"/>
        <w:ind w:right="26"/>
        <w:jc w:val="both"/>
        <w:rPr>
          <w:rFonts w:ascii="Times New Roman" w:hAnsi="Times New Roman" w:cs="Times New Roman"/>
          <w:sz w:val="24"/>
          <w:szCs w:val="24"/>
          <w:lang w:val="en-US"/>
        </w:rPr>
      </w:pPr>
      <w:r w:rsidRPr="000F5589">
        <w:rPr>
          <w:rFonts w:ascii="Times New Roman" w:hAnsi="Times New Roman" w:cs="Times New Roman"/>
          <w:sz w:val="24"/>
          <w:szCs w:val="24"/>
          <w:lang w:val="en-US"/>
        </w:rPr>
        <w:t xml:space="preserve">Today, 47 million people live with dementia worldwide, and it is projected to increase to more than 131 million by 2050, as populations age </w:t>
      </w:r>
      <w:r w:rsidRPr="000F5589">
        <w:rPr>
          <w:rFonts w:ascii="Times New Roman" w:hAnsi="Times New Roman" w:cs="Times New Roman"/>
          <w:sz w:val="24"/>
          <w:szCs w:val="24"/>
          <w:lang w:val="en-US"/>
        </w:rPr>
        <w:fldChar w:fldCharType="begin" w:fldLock="1"/>
      </w:r>
      <w:r w:rsidR="000F5589">
        <w:rPr>
          <w:rFonts w:ascii="Times New Roman" w:hAnsi="Times New Roman" w:cs="Times New Roman"/>
          <w:sz w:val="24"/>
          <w:szCs w:val="24"/>
          <w:lang w:val="en-US"/>
        </w:rPr>
        <w:instrText>ADDIN CSL_CITATION {"citationItems":[{"id":"ITEM-1","itemData":{"abstract":"About the report The World Alzheimer Report 2016 reviews research evidence on the elements of healthcare for people living with dementia and suggests how it should be improved and made more efficient. People living with dementia have poor access to appropriate healthcare, even in most high income country settings, where only around 50% of people living with dementia receive a diagnosis. In low and middle income countries, less than 10% of cases are diagnosed. As populations age, due to increasing life expectancy, the number of people with dementia is increasing. We estimate that there were 46.8 million people worldwide living with dementia in 2015 and this number will reach 131.5 million in 2050. It is unlikely that the usual specialist-led approach to dementia care can expand fast enough to keep up with increases in need, and even more unlikely that healthcare coverage can be improved without rebalancing to give primary care a more prominent role.","author":[{"dropping-particle":"","family":"Prince","given":"Martin","non-dropping-particle":"","parse-names":false,"suffix":""},{"dropping-particle":"","family":"Comas-Herrera","given":"Adelina","non-dropping-particle":"","parse-names":false,"suffix":""},{"dropping-particle":"","family":"Knapp","given":"Martin","non-dropping-particle":"","parse-names":false,"suffix":""},{"dropping-particle":"","family":"Guerchet","given":"Maëlenn","non-dropping-particle":"","parse-names":false,"suffix":""},{"dropping-particle":"","family":"Karagiannidou","given":"Maria","non-dropping-particle":"","parse-names":false,"suffix":""}],"container-title":"Alzheimer's Disease International (ADI)","id":"ITEM-1","issued":{"date-parts":[["2016"]]},"page":"1-140","title":"World Alzheimer Report 2016 Improving healthcare for people living with dementia. Coverage, Quality and costs now and in the future","type":"article-journal"},"uris":["http://www.mendeley.com/documents/?uuid=0915505f-3538-42bc-a6f9-6fdaaa0ee4ac"]}],"mendeley":{"formattedCitation":"(Prince et al., 2016)","plainTextFormattedCitation":"(Prince et al., 2016)","previouslyFormattedCitation":"(Prince, Comas-Herrera, Knapp, Guerchet, &amp; Karagiannidou, 2016)"},"properties":{"noteIndex":0},"schema":"https://github.com/citation-style-language/schema/raw/master/csl-citation.json"}</w:instrText>
      </w:r>
      <w:r w:rsidRPr="000F5589">
        <w:rPr>
          <w:rFonts w:ascii="Times New Roman" w:hAnsi="Times New Roman" w:cs="Times New Roman"/>
          <w:sz w:val="24"/>
          <w:szCs w:val="24"/>
          <w:lang w:val="en-US"/>
        </w:rPr>
        <w:fldChar w:fldCharType="separate"/>
      </w:r>
      <w:r w:rsidR="000F5589" w:rsidRPr="000F5589">
        <w:rPr>
          <w:rFonts w:ascii="Times New Roman" w:hAnsi="Times New Roman" w:cs="Times New Roman"/>
          <w:noProof/>
          <w:sz w:val="24"/>
          <w:szCs w:val="24"/>
          <w:lang w:val="en-US"/>
        </w:rPr>
        <w:t>(Prince et al., 2016)</w:t>
      </w:r>
      <w:r w:rsidRPr="000F5589">
        <w:rPr>
          <w:rFonts w:ascii="Times New Roman" w:hAnsi="Times New Roman" w:cs="Times New Roman"/>
          <w:sz w:val="24"/>
          <w:szCs w:val="24"/>
          <w:lang w:val="en-US"/>
        </w:rPr>
        <w:fldChar w:fldCharType="end"/>
      </w:r>
      <w:r w:rsidRPr="000F5589">
        <w:rPr>
          <w:rFonts w:ascii="Times New Roman" w:hAnsi="Times New Roman" w:cs="Times New Roman"/>
          <w:sz w:val="24"/>
          <w:szCs w:val="24"/>
          <w:lang w:val="en-US"/>
        </w:rPr>
        <w:t xml:space="preserve">. Indonesia is the world’s fourth most populated country. Its large population (over 257 million people in 2015) is relatively young compared to other countries in South East Asia. However, even with the relatively low proportion of older people compared to other countries, Indonesia is still ranked eighth in the world in terms of the overall number of older people. There are no locally generated estimates of the prevalence of dementia in Indonesia so far. Using data from comparable countries, the World Alzheimer Report 2015 estimated that in 2015 there were just over 556,000 people with dementia in Indonesia. The prevalence of dementia increases by 1% at the age of 60 years and doubles every </w:t>
      </w:r>
      <w:r w:rsidR="00CA3570" w:rsidRPr="000F5589">
        <w:rPr>
          <w:rFonts w:ascii="Times New Roman" w:hAnsi="Times New Roman" w:cs="Times New Roman"/>
          <w:sz w:val="24"/>
          <w:szCs w:val="24"/>
          <w:lang w:val="en-US"/>
        </w:rPr>
        <w:t>five</w:t>
      </w:r>
      <w:r w:rsidRPr="000F5589">
        <w:rPr>
          <w:rFonts w:ascii="Times New Roman" w:hAnsi="Times New Roman" w:cs="Times New Roman"/>
          <w:sz w:val="24"/>
          <w:szCs w:val="24"/>
          <w:lang w:val="en-US"/>
        </w:rPr>
        <w:t xml:space="preserve"> years, reaching 30% -50% by the age of 85 years </w:t>
      </w:r>
      <w:r w:rsidR="00667498" w:rsidRPr="000F5589">
        <w:rPr>
          <w:rFonts w:ascii="Times New Roman" w:hAnsi="Times New Roman" w:cs="Times New Roman"/>
          <w:sz w:val="24"/>
          <w:szCs w:val="24"/>
          <w:lang w:val="en-US"/>
        </w:rPr>
        <w:fldChar w:fldCharType="begin" w:fldLock="1"/>
      </w:r>
      <w:r w:rsidR="000F5589">
        <w:rPr>
          <w:rFonts w:ascii="Times New Roman" w:hAnsi="Times New Roman" w:cs="Times New Roman"/>
          <w:sz w:val="24"/>
          <w:szCs w:val="24"/>
          <w:lang w:val="en-US"/>
        </w:rPr>
        <w:instrText>ADDIN CSL_CITATION {"citationItems":[{"id":"ITEM-1","itemData":{"author":[{"dropping-particle":"","family":"Soni","given":"Sonam","non-dropping-particle":"","parse-names":false,"suffix":""},{"dropping-particle":"","family":"Kumar","given":"Pravin","non-dropping-particle":"","parse-names":false,"suffix":""},{"dropping-particle":"","family":"Verma","given":"Vinay Sagar","non-dropping-particle":"","parse-names":false,"suffix":""},{"dropping-particle":"","family":"Sharma","given":"Mukesh","non-dropping-particle":"","parse-names":false,"suffix":""}],"container-title":"Asian Journal of Research in Pharmaceutical Sciences","id":"ITEM-1","issue":"4","issued":{"date-parts":[["2014"]]},"page":"202-205","title":"Significance of Indian Medicinal Plants used for Treatment of Dementia","type":"article-journal","volume":"4"},"uris":["http://www.mendeley.com/documents/?uuid=fa30948d-8982-468d-8704-e8176d2db204"]}],"mendeley":{"formattedCitation":"(Soni et al., 2014)","plainTextFormattedCitation":"(Soni et al., 2014)","previouslyFormattedCitation":"(Soni, Kumar, Verma, &amp; Sharma, 2014)"},"properties":{"noteIndex":0},"schema":"https://github.com/citation-style-language/schema/raw/master/csl-citation.json"}</w:instrText>
      </w:r>
      <w:r w:rsidR="00667498" w:rsidRPr="000F5589">
        <w:rPr>
          <w:rFonts w:ascii="Times New Roman" w:hAnsi="Times New Roman" w:cs="Times New Roman"/>
          <w:sz w:val="24"/>
          <w:szCs w:val="24"/>
          <w:lang w:val="en-US"/>
        </w:rPr>
        <w:fldChar w:fldCharType="separate"/>
      </w:r>
      <w:r w:rsidR="000F5589" w:rsidRPr="000F5589">
        <w:rPr>
          <w:rFonts w:ascii="Times New Roman" w:hAnsi="Times New Roman" w:cs="Times New Roman"/>
          <w:noProof/>
          <w:sz w:val="24"/>
          <w:szCs w:val="24"/>
          <w:lang w:val="en-US"/>
        </w:rPr>
        <w:t>(Soni et al., 2014)</w:t>
      </w:r>
      <w:r w:rsidR="00667498" w:rsidRPr="000F5589">
        <w:rPr>
          <w:rFonts w:ascii="Times New Roman" w:hAnsi="Times New Roman" w:cs="Times New Roman"/>
          <w:sz w:val="24"/>
          <w:szCs w:val="24"/>
          <w:lang w:val="en-US"/>
        </w:rPr>
        <w:fldChar w:fldCharType="end"/>
      </w:r>
      <w:r w:rsidRPr="000F5589">
        <w:rPr>
          <w:rFonts w:ascii="Times New Roman" w:hAnsi="Times New Roman" w:cs="Times New Roman"/>
          <w:sz w:val="24"/>
          <w:szCs w:val="24"/>
          <w:lang w:val="en-US"/>
        </w:rPr>
        <w:t xml:space="preserve">. Much of the increase will take place in low and middle-income countries 58% in 2015, rising to 63% in 2030 and 68% in 2050. The </w:t>
      </w:r>
      <w:r w:rsidRPr="000F5589">
        <w:rPr>
          <w:rFonts w:ascii="Times New Roman" w:hAnsi="Times New Roman" w:cs="Times New Roman"/>
          <w:sz w:val="24"/>
          <w:szCs w:val="24"/>
          <w:lang w:val="en-US"/>
        </w:rPr>
        <w:lastRenderedPageBreak/>
        <w:t xml:space="preserve">prevalence of dementia in Indonesia reached 1.2 million cases in 2015 and will continue to increase to 4 million in 2050 </w:t>
      </w:r>
      <w:r w:rsidR="00667498" w:rsidRPr="000F5589">
        <w:rPr>
          <w:rFonts w:ascii="Times New Roman" w:hAnsi="Times New Roman" w:cs="Times New Roman"/>
          <w:sz w:val="24"/>
          <w:szCs w:val="24"/>
          <w:lang w:val="en-US"/>
        </w:rPr>
        <w:fldChar w:fldCharType="begin" w:fldLock="1"/>
      </w:r>
      <w:r w:rsidR="00667498" w:rsidRPr="000F5589">
        <w:rPr>
          <w:rFonts w:ascii="Times New Roman" w:hAnsi="Times New Roman" w:cs="Times New Roman"/>
          <w:sz w:val="24"/>
          <w:szCs w:val="24"/>
          <w:lang w:val="en-US"/>
        </w:rPr>
        <w:instrText>ADDIN CSL_CITATION {"citationItems":[{"id":"ITEM-1","itemData":{"URL":"https://alzi.or.id/statistik-tentang-demensia/","author":[{"dropping-particle":"","family":"Alzheimer's Indonesia","given":"","non-dropping-particle":"","parse-names":false,"suffix":""}],"id":"ITEM-1","issued":{"date-parts":[["2019"]]},"title":"Statistics of Dementia","type":"webpage"},"uris":["http://www.mendeley.com/documents/?uuid=e07ead3c-227b-41f7-8de2-b76a090b11b8"]}],"mendeley":{"formattedCitation":"(Alzheimer’s Indonesia, 2019)","plainTextFormattedCitation":"(Alzheimer’s Indonesia, 2019)","previouslyFormattedCitation":"(Alzheimer’s Indonesia, 2019)"},"properties":{"noteIndex":0},"schema":"https://github.com/citation-style-language/schema/raw/master/csl-citation.json"}</w:instrText>
      </w:r>
      <w:r w:rsidR="00667498" w:rsidRPr="000F5589">
        <w:rPr>
          <w:rFonts w:ascii="Times New Roman" w:hAnsi="Times New Roman" w:cs="Times New Roman"/>
          <w:sz w:val="24"/>
          <w:szCs w:val="24"/>
          <w:lang w:val="en-US"/>
        </w:rPr>
        <w:fldChar w:fldCharType="separate"/>
      </w:r>
      <w:r w:rsidR="00667498" w:rsidRPr="000F5589">
        <w:rPr>
          <w:rFonts w:ascii="Times New Roman" w:hAnsi="Times New Roman" w:cs="Times New Roman"/>
          <w:noProof/>
          <w:sz w:val="24"/>
          <w:szCs w:val="24"/>
          <w:lang w:val="en-US"/>
        </w:rPr>
        <w:t>(Alzheimer’s Indonesia, 2019)</w:t>
      </w:r>
      <w:r w:rsidR="00667498" w:rsidRPr="000F5589">
        <w:rPr>
          <w:rFonts w:ascii="Times New Roman" w:hAnsi="Times New Roman" w:cs="Times New Roman"/>
          <w:sz w:val="24"/>
          <w:szCs w:val="24"/>
          <w:lang w:val="en-US"/>
        </w:rPr>
        <w:fldChar w:fldCharType="end"/>
      </w:r>
      <w:r w:rsidRPr="000F5589">
        <w:rPr>
          <w:rFonts w:ascii="Times New Roman" w:hAnsi="Times New Roman" w:cs="Times New Roman"/>
          <w:sz w:val="24"/>
          <w:szCs w:val="24"/>
          <w:lang w:val="en-US"/>
        </w:rPr>
        <w:t>.</w:t>
      </w:r>
    </w:p>
    <w:p w14:paraId="62A152BB" w14:textId="2A204B65" w:rsidR="00B61224" w:rsidRPr="000F5589" w:rsidRDefault="00B61224" w:rsidP="00B61224">
      <w:pPr>
        <w:widowControl w:val="0"/>
        <w:pBdr>
          <w:top w:val="nil"/>
          <w:left w:val="nil"/>
          <w:bottom w:val="nil"/>
          <w:right w:val="nil"/>
          <w:between w:val="nil"/>
        </w:pBdr>
        <w:spacing w:before="248" w:line="225" w:lineRule="auto"/>
        <w:ind w:right="26"/>
        <w:jc w:val="both"/>
        <w:rPr>
          <w:rFonts w:ascii="Times New Roman" w:hAnsi="Times New Roman" w:cs="Times New Roman"/>
          <w:sz w:val="24"/>
          <w:szCs w:val="24"/>
          <w:lang w:val="en-US"/>
        </w:rPr>
      </w:pPr>
      <w:r w:rsidRPr="000F5589">
        <w:rPr>
          <w:rFonts w:ascii="Times New Roman" w:hAnsi="Times New Roman" w:cs="Times New Roman"/>
          <w:sz w:val="24"/>
          <w:szCs w:val="24"/>
          <w:lang w:val="en-US"/>
        </w:rPr>
        <w:t xml:space="preserve">Based on a preliminary survey conducted by researchers in July 2019, 35 elderly people (100%) were interviewed. It was found that </w:t>
      </w:r>
      <w:r w:rsidR="00667498" w:rsidRPr="000F5589">
        <w:rPr>
          <w:rFonts w:ascii="Times New Roman" w:hAnsi="Times New Roman" w:cs="Times New Roman"/>
          <w:sz w:val="24"/>
          <w:szCs w:val="24"/>
          <w:lang w:val="en-US"/>
        </w:rPr>
        <w:t>1</w:t>
      </w:r>
      <w:r w:rsidRPr="000F5589">
        <w:rPr>
          <w:rFonts w:ascii="Times New Roman" w:hAnsi="Times New Roman" w:cs="Times New Roman"/>
          <w:sz w:val="24"/>
          <w:szCs w:val="24"/>
          <w:lang w:val="en-US"/>
        </w:rPr>
        <w:t>4 people (40%) forgot about the activi</w:t>
      </w:r>
      <w:r w:rsidR="00551E5B" w:rsidRPr="000F5589">
        <w:rPr>
          <w:rFonts w:ascii="Times New Roman" w:hAnsi="Times New Roman" w:cs="Times New Roman"/>
          <w:sz w:val="24"/>
          <w:szCs w:val="24"/>
          <w:lang w:val="en-US"/>
        </w:rPr>
        <w:t xml:space="preserve">ties they had done, </w:t>
      </w:r>
      <w:r w:rsidR="00667498" w:rsidRPr="000F5589">
        <w:rPr>
          <w:rFonts w:ascii="Times New Roman" w:hAnsi="Times New Roman" w:cs="Times New Roman"/>
          <w:sz w:val="24"/>
          <w:szCs w:val="24"/>
          <w:lang w:val="en-US"/>
        </w:rPr>
        <w:t>10 people (28.5</w:t>
      </w:r>
      <w:r w:rsidRPr="000F5589">
        <w:rPr>
          <w:rFonts w:ascii="Times New Roman" w:hAnsi="Times New Roman" w:cs="Times New Roman"/>
          <w:sz w:val="24"/>
          <w:szCs w:val="24"/>
          <w:lang w:val="en-US"/>
        </w:rPr>
        <w:t>%)</w:t>
      </w:r>
      <w:r w:rsidR="00551E5B" w:rsidRPr="000F5589">
        <w:rPr>
          <w:rFonts w:ascii="Times New Roman" w:hAnsi="Times New Roman" w:cs="Times New Roman"/>
          <w:sz w:val="24"/>
          <w:szCs w:val="24"/>
          <w:lang w:val="en-US"/>
        </w:rPr>
        <w:t xml:space="preserve"> forgot their age, and </w:t>
      </w:r>
      <w:r w:rsidR="00667498" w:rsidRPr="000F5589">
        <w:rPr>
          <w:rFonts w:ascii="Times New Roman" w:hAnsi="Times New Roman" w:cs="Times New Roman"/>
          <w:sz w:val="24"/>
          <w:szCs w:val="24"/>
          <w:lang w:val="en-US"/>
        </w:rPr>
        <w:t xml:space="preserve">10 </w:t>
      </w:r>
      <w:r w:rsidRPr="000F5589">
        <w:rPr>
          <w:rFonts w:ascii="Times New Roman" w:hAnsi="Times New Roman" w:cs="Times New Roman"/>
          <w:sz w:val="24"/>
          <w:szCs w:val="24"/>
          <w:lang w:val="en-US"/>
        </w:rPr>
        <w:t>people (</w:t>
      </w:r>
      <w:r w:rsidR="00667498" w:rsidRPr="000F5589">
        <w:rPr>
          <w:rFonts w:ascii="Times New Roman" w:hAnsi="Times New Roman" w:cs="Times New Roman"/>
          <w:sz w:val="24"/>
          <w:szCs w:val="24"/>
          <w:lang w:val="en-US"/>
        </w:rPr>
        <w:t>28.5%</w:t>
      </w:r>
      <w:r w:rsidRPr="000F5589">
        <w:rPr>
          <w:rFonts w:ascii="Times New Roman" w:hAnsi="Times New Roman" w:cs="Times New Roman"/>
          <w:sz w:val="24"/>
          <w:szCs w:val="24"/>
          <w:lang w:val="en-US"/>
        </w:rPr>
        <w:t>) forgot to take their medication schedule.</w:t>
      </w:r>
    </w:p>
    <w:p w14:paraId="2121D8F7" w14:textId="6C68E141" w:rsidR="00B61224" w:rsidRPr="000F5589" w:rsidRDefault="00551E5B" w:rsidP="00100ADE">
      <w:pPr>
        <w:widowControl w:val="0"/>
        <w:pBdr>
          <w:top w:val="nil"/>
          <w:left w:val="nil"/>
          <w:bottom w:val="nil"/>
          <w:right w:val="nil"/>
          <w:between w:val="nil"/>
        </w:pBdr>
        <w:spacing w:before="248" w:line="225" w:lineRule="auto"/>
        <w:ind w:right="26"/>
        <w:jc w:val="both"/>
        <w:rPr>
          <w:rFonts w:ascii="Times New Roman" w:hAnsi="Times New Roman" w:cs="Times New Roman"/>
          <w:sz w:val="24"/>
          <w:szCs w:val="24"/>
          <w:lang w:val="en-US"/>
        </w:rPr>
      </w:pPr>
      <w:r w:rsidRPr="000F5589">
        <w:rPr>
          <w:rFonts w:ascii="Times New Roman" w:hAnsi="Times New Roman" w:cs="Times New Roman"/>
          <w:sz w:val="24"/>
          <w:szCs w:val="24"/>
          <w:lang w:val="en-US"/>
        </w:rPr>
        <w:t xml:space="preserve">Brain gym exercise is one way to prevent and overcome cognitive dysfunction. </w:t>
      </w:r>
      <w:r w:rsidRPr="000F5589">
        <w:rPr>
          <w:rFonts w:ascii="Times New Roman" w:eastAsia="Times" w:hAnsi="Times New Roman" w:cs="Times New Roman"/>
          <w:color w:val="000000"/>
          <w:sz w:val="24"/>
          <w:szCs w:val="24"/>
        </w:rPr>
        <w:t xml:space="preserve">Brain exercise aims to increase self-confidence, strengthen learning motivation, stimulate the left and right brain, relax the brain and can improve cognitive function </w:t>
      </w:r>
      <w:r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5281/zenodo.3365503","abstract":"ntroduction: The degradation of cognitive function present early dementia in elderly. Brain gym is one of the alternative implementation to improve the cognitive function of elderly. The objective of this study was to analyze the effect of brain gym to the improvement of cognitive function in elderly. Method: This study used Quasy Experimental design. The populations were elderly in Social Service Unit Tresna Werdha Lamongan. The samples were recruited using purposive sampling, consist of 30 respondents, taken according to the inclusion criteria. Samples then divided into 2 groups, experimental groups and control groups. The independent variable of research this study was brain gym and the dependent variable was cognitive function at elderly. Data were collected by using MMSE score and then analyzed using Wilcoxon Signed Rank Test and Mann Whitney Test with level of signifi cance α ≤ 0.05. Result: Result showed that there is an effect of brain gym to the improvement of cognitive function in elderly (p = 0.001). The difference of cognitive function also seen between experimental groups and control groups (p = 0.001). Discussion: The conclusion of this research is brain gym improve cognitive function in elderly. The simple movement of brain gym able to coordinate the brain function so the brain activity become more optimal hence the improvement of memory function, recall and concentration.","author":[{"dropping-particle":"","family":"Suhari","given":"","non-dropping-particle":"","parse-names":false,"suffix":""},{"dropping-particle":"","family":"Astuti","given":"Anggi","non-dropping-particle":"","parse-names":false,"suffix":""},{"dropping-particle":"","family":"Rahmawati","given":"Primasari Mahardhika","non-dropping-particle":"","parse-names":false,"suffix":""},{"dropping-particle":"","family":"Musviro","given":"","non-dropping-particle":"","parse-names":false,"suffix":""}],"container-title":"Jurnal Ners","id":"ITEM-1","issue":"031","issued":{"date-parts":[["2019"]]},"page":"79–86","title":"Brain Gym Improves Cognitive Function for Elderly with Dementia","type":"article-journal","volume":"5"},"uris":["http://www.mendeley.com/documents/?uuid=3db69c15-0c16-4d11-bb4a-026805115367"]}],"mendeley":{"formattedCitation":"(Suhari et al., 2019)","plainTextFormattedCitation":"(Suhari et al., 2019)","previouslyFormattedCitation":"(Suhari, Astuti, Rahmawati, &amp; Musviro, 2019)"},"properties":{"noteIndex":0},"schema":"https://github.com/citation-style-language/schema/raw/master/csl-citation.json"}</w:instrText>
      </w:r>
      <w:r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Suhari et al., 2019)</w:t>
      </w:r>
      <w:r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 xml:space="preserve">. </w:t>
      </w:r>
      <w:r w:rsidRPr="000F5589">
        <w:rPr>
          <w:rFonts w:ascii="Times New Roman" w:hAnsi="Times New Roman" w:cs="Times New Roman"/>
          <w:sz w:val="24"/>
          <w:szCs w:val="24"/>
          <w:lang w:val="en-US"/>
        </w:rPr>
        <w:t xml:space="preserve">Research also shows that the brain gym has an effect on cognitive function. The brain gym is a series of simple motion exercises and is an alternative therapy that aims to increase the flow of blood and oxygen to the brain and stimulate both parts of the brain to work. It can maintain </w:t>
      </w:r>
      <w:r w:rsidR="00F230D2" w:rsidRPr="000F5589">
        <w:rPr>
          <w:rFonts w:ascii="Times New Roman" w:hAnsi="Times New Roman" w:cs="Times New Roman"/>
          <w:sz w:val="24"/>
          <w:szCs w:val="24"/>
          <w:lang w:val="en-US"/>
        </w:rPr>
        <w:t xml:space="preserve">an </w:t>
      </w:r>
      <w:r w:rsidRPr="000F5589">
        <w:rPr>
          <w:rFonts w:ascii="Times New Roman" w:hAnsi="Times New Roman" w:cs="Times New Roman"/>
          <w:sz w:val="24"/>
          <w:szCs w:val="24"/>
          <w:lang w:val="en-US"/>
        </w:rPr>
        <w:t>optimal balance between the right and left brain performance. The brain gym provi</w:t>
      </w:r>
      <w:r w:rsidR="00F230D2" w:rsidRPr="000F5589">
        <w:rPr>
          <w:rFonts w:ascii="Times New Roman" w:hAnsi="Times New Roman" w:cs="Times New Roman"/>
          <w:sz w:val="24"/>
          <w:szCs w:val="24"/>
          <w:lang w:val="en-US"/>
        </w:rPr>
        <w:t xml:space="preserve">des a repair stimulus to </w:t>
      </w:r>
      <w:proofErr w:type="spellStart"/>
      <w:r w:rsidR="00F230D2" w:rsidRPr="000F5589">
        <w:rPr>
          <w:rFonts w:ascii="Times New Roman" w:hAnsi="Times New Roman" w:cs="Times New Roman"/>
          <w:sz w:val="24"/>
          <w:szCs w:val="24"/>
          <w:lang w:val="en-US"/>
        </w:rPr>
        <w:t>fib</w:t>
      </w:r>
      <w:r w:rsidRPr="000F5589">
        <w:rPr>
          <w:rFonts w:ascii="Times New Roman" w:hAnsi="Times New Roman" w:cs="Times New Roman"/>
          <w:sz w:val="24"/>
          <w:szCs w:val="24"/>
          <w:lang w:val="en-US"/>
        </w:rPr>
        <w:t>r</w:t>
      </w:r>
      <w:r w:rsidR="00F230D2" w:rsidRPr="000F5589">
        <w:rPr>
          <w:rFonts w:ascii="Times New Roman" w:hAnsi="Times New Roman" w:cs="Times New Roman"/>
          <w:sz w:val="24"/>
          <w:szCs w:val="24"/>
          <w:lang w:val="en-US"/>
        </w:rPr>
        <w:t>e</w:t>
      </w:r>
      <w:r w:rsidRPr="000F5589">
        <w:rPr>
          <w:rFonts w:ascii="Times New Roman" w:hAnsi="Times New Roman" w:cs="Times New Roman"/>
          <w:sz w:val="24"/>
          <w:szCs w:val="24"/>
          <w:lang w:val="en-US"/>
        </w:rPr>
        <w:t>s</w:t>
      </w:r>
      <w:proofErr w:type="spellEnd"/>
      <w:r w:rsidRPr="000F5589">
        <w:rPr>
          <w:rFonts w:ascii="Times New Roman" w:hAnsi="Times New Roman" w:cs="Times New Roman"/>
          <w:sz w:val="24"/>
          <w:szCs w:val="24"/>
          <w:lang w:val="en-US"/>
        </w:rPr>
        <w:t xml:space="preserve"> in the corpus callosum that provide many two-way neural connections between the cortical areas of the two hemispheres of the brain, including the hippocampus and amygdala </w:t>
      </w:r>
      <w:r w:rsidRPr="000F5589">
        <w:rPr>
          <w:rFonts w:ascii="Times New Roman" w:hAnsi="Times New Roman" w:cs="Times New Roman"/>
          <w:sz w:val="24"/>
          <w:szCs w:val="24"/>
          <w:lang w:val="en-US"/>
        </w:rPr>
        <w:fldChar w:fldCharType="begin" w:fldLock="1"/>
      </w:r>
      <w:r w:rsidR="00D64E30" w:rsidRPr="000F5589">
        <w:rPr>
          <w:rFonts w:ascii="Times New Roman" w:hAnsi="Times New Roman" w:cs="Times New Roman"/>
          <w:sz w:val="24"/>
          <w:szCs w:val="24"/>
          <w:lang w:val="en-US"/>
        </w:rPr>
        <w:instrText>ADDIN CSL_CITATION {"citationItems":[{"id":"ITEM-1","itemData":{"DOI":"10.7454/jvi.v7i2.148","ISSN":"23555807","author":[{"dropping-particle":"","family":"Hukmiyah","given":"A Nurul","non-dropping-particle":"","parse-names":false,"suffix":""},{"dropping-particle":"","family":"Bachtiar","given":"Farahdina","non-dropping-particle":"","parse-names":false,"suffix":""},{"dropping-particle":"","family":"Leksonowati","given":"Sri Saadiyah","non-dropping-particle":"","parse-names":false,"suffix":""},{"dropping-particle":"","family":"Keperawatan","given":"Fakultas","non-dropping-particle":"","parse-names":false,"suffix":""},{"dropping-particle":"","family":"Studi","given":"Program","non-dropping-particle":"","parse-names":false,"suffix":""},{"dropping-particle":"","family":"Universitas","given":"Fisioterapi","non-dropping-particle":"","parse-names":false,"suffix":""},{"dropping-particle":"","family":"Fisioterapi","given":"Jurusan","non-dropping-particle":"","parse-names":false,"suffix":""},{"dropping-particle":"","family":"Kemenkes","given":"Poltekkes","non-dropping-particle":"","parse-names":false,"suffix":""}],"container-title":"Jurnal Vokasi Indonesia","id":"ITEM-1","issue":"2","issued":{"date-parts":[["2019"]]},"page":"11-18","title":"Pemberian Brain Gym Exercise Dapat Meningkatkan Fungsi Kognitif Pada Lanjut Usia","type":"article-journal","volume":"7"},"uris":["http://www.mendeley.com/documents/?uuid=bf084f9e-6683-46de-8854-60bc54c01640"]}],"mendeley":{"formattedCitation":"(Hukmiyah et al., 2019)","plainTextFormattedCitation":"(Hukmiyah et al., 2019)","previouslyFormattedCitation":"(Hukmiyah et al., 2019)"},"properties":{"noteIndex":0},"schema":"https://github.com/citation-style-language/schema/raw/master/csl-citation.json"}</w:instrText>
      </w:r>
      <w:r w:rsidRPr="000F5589">
        <w:rPr>
          <w:rFonts w:ascii="Times New Roman" w:hAnsi="Times New Roman" w:cs="Times New Roman"/>
          <w:sz w:val="24"/>
          <w:szCs w:val="24"/>
          <w:lang w:val="en-US"/>
        </w:rPr>
        <w:fldChar w:fldCharType="separate"/>
      </w:r>
      <w:r w:rsidRPr="000F5589">
        <w:rPr>
          <w:rFonts w:ascii="Times New Roman" w:hAnsi="Times New Roman" w:cs="Times New Roman"/>
          <w:noProof/>
          <w:sz w:val="24"/>
          <w:szCs w:val="24"/>
          <w:lang w:val="en-US"/>
        </w:rPr>
        <w:t>(Hukmiyah et al., 2019)</w:t>
      </w:r>
      <w:r w:rsidRPr="000F5589">
        <w:rPr>
          <w:rFonts w:ascii="Times New Roman" w:hAnsi="Times New Roman" w:cs="Times New Roman"/>
          <w:sz w:val="24"/>
          <w:szCs w:val="24"/>
          <w:lang w:val="en-US"/>
        </w:rPr>
        <w:fldChar w:fldCharType="end"/>
      </w:r>
      <w:r w:rsidRPr="000F5589">
        <w:rPr>
          <w:rFonts w:ascii="Times New Roman" w:hAnsi="Times New Roman" w:cs="Times New Roman"/>
          <w:sz w:val="24"/>
          <w:szCs w:val="24"/>
          <w:lang w:val="en-US"/>
        </w:rPr>
        <w:t xml:space="preserve">.  </w:t>
      </w:r>
      <w:r w:rsidR="00F230D2" w:rsidRPr="000F5589">
        <w:rPr>
          <w:rFonts w:ascii="Times New Roman" w:eastAsia="Times" w:hAnsi="Times New Roman" w:cs="Times New Roman"/>
          <w:color w:val="000000"/>
          <w:sz w:val="24"/>
          <w:szCs w:val="24"/>
        </w:rPr>
        <w:t xml:space="preserve">This study aimed to </w:t>
      </w:r>
      <w:proofErr w:type="spellStart"/>
      <w:r w:rsidR="00F230D2" w:rsidRPr="000F5589">
        <w:rPr>
          <w:rFonts w:ascii="Times New Roman" w:eastAsia="Times" w:hAnsi="Times New Roman" w:cs="Times New Roman"/>
          <w:color w:val="000000"/>
          <w:sz w:val="24"/>
          <w:szCs w:val="24"/>
        </w:rPr>
        <w:t>analyz</w:t>
      </w:r>
      <w:r w:rsidR="00B61224" w:rsidRPr="000F5589">
        <w:rPr>
          <w:rFonts w:ascii="Times New Roman" w:eastAsia="Times" w:hAnsi="Times New Roman" w:cs="Times New Roman"/>
          <w:color w:val="000000"/>
          <w:sz w:val="24"/>
          <w:szCs w:val="24"/>
        </w:rPr>
        <w:t>e</w:t>
      </w:r>
      <w:proofErr w:type="spellEnd"/>
      <w:r w:rsidR="00B61224" w:rsidRPr="000F5589">
        <w:rPr>
          <w:rFonts w:ascii="Times New Roman" w:eastAsia="Times" w:hAnsi="Times New Roman" w:cs="Times New Roman"/>
          <w:color w:val="000000"/>
          <w:sz w:val="24"/>
          <w:szCs w:val="24"/>
        </w:rPr>
        <w:t xml:space="preserve"> the </w:t>
      </w:r>
      <w:r w:rsidR="00B61224" w:rsidRPr="000F5589">
        <w:rPr>
          <w:rFonts w:ascii="Times New Roman" w:hAnsi="Times New Roman" w:cs="Times New Roman"/>
          <w:sz w:val="24"/>
          <w:szCs w:val="24"/>
        </w:rPr>
        <w:t xml:space="preserve">effectiveness of brain gym on cognitive function in </w:t>
      </w:r>
      <w:r w:rsidR="00B61224" w:rsidRPr="000F5589">
        <w:rPr>
          <w:rFonts w:ascii="Times New Roman" w:hAnsi="Times New Roman" w:cs="Times New Roman"/>
          <w:sz w:val="24"/>
          <w:szCs w:val="24"/>
          <w:lang w:val="en-US"/>
        </w:rPr>
        <w:t>the elderly</w:t>
      </w:r>
      <w:r w:rsidR="00B61224" w:rsidRPr="000F5589">
        <w:rPr>
          <w:rFonts w:ascii="Times New Roman" w:hAnsi="Times New Roman" w:cs="Times New Roman"/>
          <w:sz w:val="24"/>
          <w:szCs w:val="24"/>
        </w:rPr>
        <w:t xml:space="preserve"> with dementia in Semarang.</w:t>
      </w:r>
    </w:p>
    <w:p w14:paraId="0000000F" w14:textId="58407F1A" w:rsidR="00726CE3" w:rsidRPr="000F5589" w:rsidRDefault="009066BC" w:rsidP="006672EC">
      <w:pPr>
        <w:widowControl w:val="0"/>
        <w:pBdr>
          <w:top w:val="nil"/>
          <w:left w:val="nil"/>
          <w:bottom w:val="nil"/>
          <w:right w:val="nil"/>
          <w:between w:val="nil"/>
        </w:pBdr>
        <w:spacing w:before="269" w:line="240" w:lineRule="auto"/>
        <w:ind w:right="26"/>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METHODS</w:t>
      </w:r>
    </w:p>
    <w:p w14:paraId="76C28E8C" w14:textId="77777777"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Study Design</w:t>
      </w:r>
    </w:p>
    <w:p w14:paraId="54569F10" w14:textId="239A13E0" w:rsidR="00ED5EAD" w:rsidRPr="000F5589" w:rsidRDefault="00F230D2"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It</w:t>
      </w:r>
      <w:r w:rsidR="00ED5EAD" w:rsidRPr="000F5589">
        <w:rPr>
          <w:rFonts w:ascii="Times New Roman" w:eastAsia="Times" w:hAnsi="Times New Roman" w:cs="Times New Roman"/>
          <w:color w:val="000000"/>
          <w:sz w:val="24"/>
          <w:szCs w:val="24"/>
        </w:rPr>
        <w:t xml:space="preserve"> was a quas</w:t>
      </w:r>
      <w:r w:rsidRPr="000F5589">
        <w:rPr>
          <w:rFonts w:ascii="Times New Roman" w:eastAsia="Times" w:hAnsi="Times New Roman" w:cs="Times New Roman"/>
          <w:color w:val="000000"/>
          <w:sz w:val="24"/>
          <w:szCs w:val="24"/>
        </w:rPr>
        <w:t>i</w:t>
      </w:r>
      <w:r w:rsidR="00ED5EAD" w:rsidRPr="000F5589">
        <w:rPr>
          <w:rFonts w:ascii="Times New Roman" w:eastAsia="Times" w:hAnsi="Times New Roman" w:cs="Times New Roman"/>
          <w:color w:val="000000"/>
          <w:sz w:val="24"/>
          <w:szCs w:val="24"/>
        </w:rPr>
        <w:t>-experimental study</w:t>
      </w:r>
      <w:r w:rsidRPr="000F5589">
        <w:rPr>
          <w:rFonts w:ascii="Times New Roman" w:eastAsia="Times" w:hAnsi="Times New Roman" w:cs="Times New Roman"/>
          <w:color w:val="000000"/>
          <w:sz w:val="24"/>
          <w:szCs w:val="24"/>
        </w:rPr>
        <w:t xml:space="preserve"> with a cross-</w:t>
      </w:r>
      <w:r w:rsidR="00ED5EAD" w:rsidRPr="000F5589">
        <w:rPr>
          <w:rFonts w:ascii="Times New Roman" w:eastAsia="Times" w:hAnsi="Times New Roman" w:cs="Times New Roman"/>
          <w:color w:val="000000"/>
          <w:sz w:val="24"/>
          <w:szCs w:val="24"/>
        </w:rPr>
        <w:t xml:space="preserve">sectional approach (cross approach) and used a one-group pre-test and post-test design. This study aimed to determine the effect of brain exercise on improving cognitive function in elderly dementia. This research was conducted at the social rehabilitation unit in Semarang in June 2020. </w:t>
      </w:r>
    </w:p>
    <w:p w14:paraId="58ECC44A" w14:textId="77777777"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Participants</w:t>
      </w:r>
    </w:p>
    <w:p w14:paraId="498AD49D" w14:textId="78CDFAA1"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Letters of invitation were sent out to nursing homes in Semarang City. A total of </w:t>
      </w:r>
      <w:r w:rsidR="00542C57" w:rsidRPr="000F5589">
        <w:rPr>
          <w:rFonts w:ascii="Times New Roman" w:eastAsia="Times" w:hAnsi="Times New Roman" w:cs="Times New Roman"/>
          <w:color w:val="000000"/>
          <w:sz w:val="24"/>
          <w:szCs w:val="24"/>
        </w:rPr>
        <w:t>74</w:t>
      </w:r>
      <w:r w:rsidRPr="000F5589">
        <w:rPr>
          <w:rFonts w:ascii="Times New Roman" w:eastAsia="Times" w:hAnsi="Times New Roman" w:cs="Times New Roman"/>
          <w:color w:val="000000"/>
          <w:sz w:val="24"/>
          <w:szCs w:val="24"/>
        </w:rPr>
        <w:t xml:space="preserve"> residents were contacted for sample selection</w:t>
      </w:r>
      <w:r w:rsidR="00F230D2" w:rsidRPr="000F5589">
        <w:rPr>
          <w:rFonts w:ascii="Times New Roman" w:eastAsia="Times" w:hAnsi="Times New Roman" w:cs="Times New Roman"/>
          <w:color w:val="000000"/>
          <w:sz w:val="24"/>
          <w:szCs w:val="24"/>
        </w:rPr>
        <w:t>,</w:t>
      </w:r>
      <w:r w:rsidRPr="000F5589">
        <w:rPr>
          <w:rFonts w:ascii="Times New Roman" w:eastAsia="Times" w:hAnsi="Times New Roman" w:cs="Times New Roman"/>
          <w:color w:val="000000"/>
          <w:sz w:val="24"/>
          <w:szCs w:val="24"/>
        </w:rPr>
        <w:t xml:space="preserve"> and </w:t>
      </w:r>
      <w:r w:rsidR="00542C57" w:rsidRPr="000F5589">
        <w:rPr>
          <w:rFonts w:ascii="Times New Roman" w:eastAsia="Times" w:hAnsi="Times New Roman" w:cs="Times New Roman"/>
          <w:color w:val="000000"/>
          <w:sz w:val="24"/>
          <w:szCs w:val="24"/>
        </w:rPr>
        <w:t>63</w:t>
      </w:r>
      <w:r w:rsidRPr="000F5589">
        <w:rPr>
          <w:rFonts w:ascii="Times New Roman" w:eastAsia="Times" w:hAnsi="Times New Roman" w:cs="Times New Roman"/>
          <w:color w:val="000000"/>
          <w:sz w:val="24"/>
          <w:szCs w:val="24"/>
        </w:rPr>
        <w:t xml:space="preserve"> of them agreed to participate. Each participant was informed about the study nature, purpose, and benefits, the right to refuse or withdraw at any time, as well as the obtained data confidentiality. The study was conducted with </w:t>
      </w:r>
      <w:r w:rsidR="00542C57" w:rsidRPr="000F5589">
        <w:rPr>
          <w:rFonts w:ascii="Times New Roman" w:eastAsia="Times" w:hAnsi="Times New Roman" w:cs="Times New Roman"/>
          <w:color w:val="000000"/>
          <w:sz w:val="24"/>
          <w:szCs w:val="24"/>
        </w:rPr>
        <w:t>5</w:t>
      </w:r>
      <w:r w:rsidR="00075122" w:rsidRPr="000F5589">
        <w:rPr>
          <w:rFonts w:ascii="Times New Roman" w:eastAsia="Times" w:hAnsi="Times New Roman" w:cs="Times New Roman"/>
          <w:color w:val="000000"/>
          <w:sz w:val="24"/>
          <w:szCs w:val="24"/>
        </w:rPr>
        <w:t>5</w:t>
      </w:r>
      <w:r w:rsidRPr="000F5589">
        <w:rPr>
          <w:rFonts w:ascii="Times New Roman" w:eastAsia="Times" w:hAnsi="Times New Roman" w:cs="Times New Roman"/>
          <w:color w:val="000000"/>
          <w:sz w:val="24"/>
          <w:szCs w:val="24"/>
        </w:rPr>
        <w:t xml:space="preserve"> respondents who met the inclusion criteria (Figure 1). Participants were selected based on inclusion criteria: (1) willing to participate in research, (2) 60-80 years old, (3) </w:t>
      </w:r>
      <w:r w:rsidR="00112C5F" w:rsidRPr="000F5589">
        <w:rPr>
          <w:rFonts w:ascii="Times New Roman" w:eastAsia="Times" w:hAnsi="Times New Roman" w:cs="Times New Roman"/>
          <w:color w:val="000000"/>
          <w:sz w:val="24"/>
          <w:szCs w:val="24"/>
        </w:rPr>
        <w:t>Clock Drawing Test (CDT)</w:t>
      </w:r>
      <w:r w:rsidRPr="000F5589">
        <w:rPr>
          <w:rFonts w:ascii="Times New Roman" w:eastAsia="Times" w:hAnsi="Times New Roman" w:cs="Times New Roman"/>
          <w:color w:val="000000"/>
          <w:sz w:val="24"/>
          <w:szCs w:val="24"/>
        </w:rPr>
        <w:t xml:space="preserve"> score was </w:t>
      </w:r>
      <w:r w:rsidR="00112C5F" w:rsidRPr="000F5589">
        <w:rPr>
          <w:rFonts w:ascii="Times New Roman" w:eastAsia="Times" w:hAnsi="Times New Roman" w:cs="Times New Roman"/>
          <w:color w:val="000000"/>
          <w:sz w:val="24"/>
          <w:szCs w:val="24"/>
        </w:rPr>
        <w:t>more</w:t>
      </w:r>
      <w:r w:rsidRPr="000F5589">
        <w:rPr>
          <w:rFonts w:ascii="Times New Roman" w:eastAsia="Times" w:hAnsi="Times New Roman" w:cs="Times New Roman"/>
          <w:color w:val="000000"/>
          <w:sz w:val="24"/>
          <w:szCs w:val="24"/>
        </w:rPr>
        <w:t xml:space="preserve"> than </w:t>
      </w:r>
      <w:r w:rsidR="00112C5F" w:rsidRPr="000F5589">
        <w:rPr>
          <w:rFonts w:ascii="Times New Roman" w:eastAsia="Times" w:hAnsi="Times New Roman" w:cs="Times New Roman"/>
          <w:color w:val="000000"/>
          <w:sz w:val="24"/>
          <w:szCs w:val="24"/>
        </w:rPr>
        <w:t>2</w:t>
      </w:r>
      <w:r w:rsidRPr="000F5589">
        <w:rPr>
          <w:rFonts w:ascii="Times New Roman" w:eastAsia="Times" w:hAnsi="Times New Roman" w:cs="Times New Roman"/>
          <w:color w:val="000000"/>
          <w:sz w:val="24"/>
          <w:szCs w:val="24"/>
        </w:rPr>
        <w:t>. Respondents in temporary respite care</w:t>
      </w:r>
      <w:r w:rsidR="00F230D2" w:rsidRPr="000F5589">
        <w:rPr>
          <w:rFonts w:ascii="Times New Roman" w:eastAsia="Times" w:hAnsi="Times New Roman" w:cs="Times New Roman"/>
          <w:color w:val="000000"/>
          <w:sz w:val="24"/>
          <w:szCs w:val="24"/>
        </w:rPr>
        <w:t>,</w:t>
      </w:r>
      <w:r w:rsidRPr="000F5589">
        <w:rPr>
          <w:rFonts w:ascii="Times New Roman" w:eastAsia="Times" w:hAnsi="Times New Roman" w:cs="Times New Roman"/>
          <w:color w:val="000000"/>
          <w:sz w:val="24"/>
          <w:szCs w:val="24"/>
        </w:rPr>
        <w:t xml:space="preserve"> and those who were reported having negative </w:t>
      </w:r>
      <w:proofErr w:type="spellStart"/>
      <w:r w:rsidRPr="000F5589">
        <w:rPr>
          <w:rFonts w:ascii="Times New Roman" w:eastAsia="Times" w:hAnsi="Times New Roman" w:cs="Times New Roman"/>
          <w:color w:val="000000"/>
          <w:sz w:val="24"/>
          <w:szCs w:val="24"/>
        </w:rPr>
        <w:t>behaviors</w:t>
      </w:r>
      <w:proofErr w:type="spellEnd"/>
      <w:r w:rsidRPr="000F5589">
        <w:rPr>
          <w:rFonts w:ascii="Times New Roman" w:eastAsia="Times" w:hAnsi="Times New Roman" w:cs="Times New Roman"/>
          <w:color w:val="000000"/>
          <w:sz w:val="24"/>
          <w:szCs w:val="24"/>
        </w:rPr>
        <w:t xml:space="preserve"> were excluded as they were likely unable to follow the brain gym instruction were excluded from this study. </w:t>
      </w:r>
    </w:p>
    <w:p w14:paraId="45410AA3" w14:textId="4D81BE6C"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The director of nursing home compiled a list of eligible residents based on the criteria. Information on the capacity to give informed consent was also provided during this process. Once consent was obtained, the </w:t>
      </w:r>
      <w:r w:rsidR="00F919DB" w:rsidRPr="000F5589">
        <w:rPr>
          <w:rFonts w:ascii="Times New Roman" w:eastAsia="Times" w:hAnsi="Times New Roman" w:cs="Times New Roman"/>
          <w:color w:val="000000"/>
          <w:sz w:val="24"/>
          <w:szCs w:val="24"/>
        </w:rPr>
        <w:t>Short Portable Mental Status Questionnaire (SPMSQ</w:t>
      </w:r>
      <w:r w:rsidRPr="000F5589">
        <w:rPr>
          <w:rFonts w:ascii="Times New Roman" w:eastAsia="Times" w:hAnsi="Times New Roman" w:cs="Times New Roman"/>
          <w:color w:val="000000"/>
          <w:sz w:val="24"/>
          <w:szCs w:val="24"/>
        </w:rPr>
        <w:t xml:space="preserve">) was conducted with a nursing staff who has experienced for 3 years who knew the participants well and has signed informed consent from the researcher. Demographic details were collected from the participant. The reasons for exclusion from this study were younger than 60 years or older than 80 years, did not have dementia symptoms from </w:t>
      </w:r>
      <w:r w:rsidR="00F919DB" w:rsidRPr="000F5589">
        <w:rPr>
          <w:rFonts w:ascii="Times New Roman" w:eastAsia="Times" w:hAnsi="Times New Roman" w:cs="Times New Roman"/>
          <w:color w:val="000000"/>
          <w:sz w:val="24"/>
          <w:szCs w:val="24"/>
        </w:rPr>
        <w:t>SPMSQ</w:t>
      </w:r>
      <w:r w:rsidRPr="000F5589">
        <w:rPr>
          <w:rFonts w:ascii="Times New Roman" w:eastAsia="Times" w:hAnsi="Times New Roman" w:cs="Times New Roman"/>
          <w:color w:val="000000"/>
          <w:sz w:val="24"/>
          <w:szCs w:val="24"/>
        </w:rPr>
        <w:t>, having a diagnosis of major depression, and consuming medication that affected their activity.</w:t>
      </w:r>
    </w:p>
    <w:p w14:paraId="4D39BFC4" w14:textId="10EF4876"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b/>
          <w:color w:val="000000"/>
          <w:sz w:val="24"/>
          <w:szCs w:val="24"/>
        </w:rPr>
        <w:t>Intervention</w:t>
      </w:r>
      <w:r w:rsidRPr="000F5589">
        <w:rPr>
          <w:rFonts w:ascii="Times New Roman" w:eastAsia="Times" w:hAnsi="Times New Roman" w:cs="Times New Roman"/>
          <w:color w:val="000000"/>
          <w:sz w:val="24"/>
          <w:szCs w:val="24"/>
        </w:rPr>
        <w:t xml:space="preserve"> </w:t>
      </w:r>
    </w:p>
    <w:p w14:paraId="4999A5C1" w14:textId="7A5CE10E"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The day before giving the first </w:t>
      </w:r>
      <w:r w:rsidR="008E311B" w:rsidRPr="000F5589">
        <w:rPr>
          <w:rFonts w:ascii="Times New Roman" w:eastAsia="Times" w:hAnsi="Times New Roman" w:cs="Times New Roman"/>
          <w:color w:val="000000"/>
          <w:sz w:val="24"/>
          <w:szCs w:val="24"/>
        </w:rPr>
        <w:t>brain gym</w:t>
      </w:r>
      <w:r w:rsidRPr="000F5589">
        <w:rPr>
          <w:rFonts w:ascii="Times New Roman" w:eastAsia="Times" w:hAnsi="Times New Roman" w:cs="Times New Roman"/>
          <w:color w:val="000000"/>
          <w:sz w:val="24"/>
          <w:szCs w:val="24"/>
        </w:rPr>
        <w:t xml:space="preserve"> therapy, the respondents' cognitive function was observed by </w:t>
      </w:r>
      <w:r w:rsidR="008E311B" w:rsidRPr="000F5589">
        <w:rPr>
          <w:rFonts w:ascii="Times New Roman" w:eastAsia="Times" w:hAnsi="Times New Roman" w:cs="Times New Roman"/>
          <w:color w:val="000000"/>
          <w:sz w:val="24"/>
          <w:szCs w:val="24"/>
        </w:rPr>
        <w:t>SPMSQ</w:t>
      </w:r>
      <w:r w:rsidRPr="000F5589">
        <w:rPr>
          <w:rFonts w:ascii="Times New Roman" w:eastAsia="Times" w:hAnsi="Times New Roman" w:cs="Times New Roman"/>
          <w:color w:val="000000"/>
          <w:sz w:val="24"/>
          <w:szCs w:val="24"/>
        </w:rPr>
        <w:t>. Respondents were also explained about the brain gym activity using a brain gym guideline book.</w:t>
      </w:r>
    </w:p>
    <w:p w14:paraId="6CFED3E1" w14:textId="2C9160FF" w:rsidR="00ED5EAD" w:rsidRPr="000F5589" w:rsidRDefault="008E311B"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Brain gym was carried out </w:t>
      </w:r>
      <w:r w:rsidR="00F230D2" w:rsidRPr="000F5589">
        <w:rPr>
          <w:rFonts w:ascii="Times New Roman" w:eastAsia="Times" w:hAnsi="Times New Roman" w:cs="Times New Roman"/>
          <w:color w:val="000000"/>
          <w:sz w:val="24"/>
          <w:szCs w:val="24"/>
        </w:rPr>
        <w:t>eight</w:t>
      </w:r>
      <w:r w:rsidRPr="000F5589">
        <w:rPr>
          <w:rFonts w:ascii="Times New Roman" w:eastAsia="Times" w:hAnsi="Times New Roman" w:cs="Times New Roman"/>
          <w:color w:val="000000"/>
          <w:sz w:val="24"/>
          <w:szCs w:val="24"/>
        </w:rPr>
        <w:t xml:space="preserve"> times each morning for 10-15 minutes in 2 weeks of intervention. </w:t>
      </w:r>
      <w:r w:rsidR="00ED5EAD" w:rsidRPr="000F5589">
        <w:rPr>
          <w:rFonts w:ascii="Times New Roman" w:eastAsia="Times" w:hAnsi="Times New Roman" w:cs="Times New Roman"/>
          <w:color w:val="000000"/>
          <w:sz w:val="24"/>
          <w:szCs w:val="24"/>
        </w:rPr>
        <w:t>Therapy was held in an open field in the nursing homes assisted by facilitators. Respondents’ cognitive function was then observed the day after this therapy for being post-test.</w:t>
      </w:r>
    </w:p>
    <w:p w14:paraId="01523966" w14:textId="78D583A4"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b/>
          <w:color w:val="000000"/>
          <w:sz w:val="24"/>
          <w:szCs w:val="24"/>
        </w:rPr>
        <w:t>Analysis</w:t>
      </w:r>
    </w:p>
    <w:p w14:paraId="100DDD85" w14:textId="61AE9C0D"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lastRenderedPageBreak/>
        <w:t xml:space="preserve">Cognitive function before and after treatment was measured using the </w:t>
      </w:r>
      <w:r w:rsidR="00F230D2" w:rsidRPr="000F5589">
        <w:rPr>
          <w:rFonts w:ascii="Times New Roman" w:eastAsia="Times" w:hAnsi="Times New Roman" w:cs="Times New Roman"/>
          <w:color w:val="000000"/>
          <w:sz w:val="24"/>
          <w:szCs w:val="24"/>
        </w:rPr>
        <w:t>SPMSQ</w:t>
      </w:r>
      <w:r w:rsidRPr="000F5589">
        <w:rPr>
          <w:rFonts w:ascii="Times New Roman" w:eastAsia="Times" w:hAnsi="Times New Roman" w:cs="Times New Roman"/>
          <w:color w:val="000000"/>
          <w:sz w:val="24"/>
          <w:szCs w:val="24"/>
        </w:rPr>
        <w:t xml:space="preserve">. Univariate analysis was performed to </w:t>
      </w:r>
      <w:r w:rsidR="00F230D2" w:rsidRPr="000F5589">
        <w:rPr>
          <w:rFonts w:ascii="Times New Roman" w:eastAsia="Times" w:hAnsi="Times New Roman" w:cs="Times New Roman"/>
          <w:color w:val="000000"/>
          <w:sz w:val="24"/>
          <w:szCs w:val="24"/>
        </w:rPr>
        <w:t>describe</w:t>
      </w:r>
      <w:r w:rsidRPr="000F5589">
        <w:rPr>
          <w:rFonts w:ascii="Times New Roman" w:eastAsia="Times" w:hAnsi="Times New Roman" w:cs="Times New Roman"/>
          <w:color w:val="000000"/>
          <w:sz w:val="24"/>
          <w:szCs w:val="24"/>
        </w:rPr>
        <w:t xml:space="preserve"> </w:t>
      </w:r>
      <w:r w:rsidR="00F230D2" w:rsidRPr="000F5589">
        <w:rPr>
          <w:rFonts w:ascii="Times New Roman" w:eastAsia="Times" w:hAnsi="Times New Roman" w:cs="Times New Roman"/>
          <w:color w:val="000000"/>
          <w:sz w:val="24"/>
          <w:szCs w:val="24"/>
        </w:rPr>
        <w:t>the</w:t>
      </w:r>
      <w:r w:rsidRPr="000F5589">
        <w:rPr>
          <w:rFonts w:ascii="Times New Roman" w:eastAsia="Times" w:hAnsi="Times New Roman" w:cs="Times New Roman"/>
          <w:color w:val="000000"/>
          <w:sz w:val="24"/>
          <w:szCs w:val="24"/>
        </w:rPr>
        <w:t xml:space="preserve"> cognitive function in the </w:t>
      </w:r>
      <w:r w:rsidR="00F230D2" w:rsidRPr="000F5589">
        <w:rPr>
          <w:rFonts w:ascii="Times New Roman" w:eastAsia="Times" w:hAnsi="Times New Roman" w:cs="Times New Roman"/>
          <w:color w:val="000000"/>
          <w:sz w:val="24"/>
          <w:szCs w:val="24"/>
        </w:rPr>
        <w:t>older</w:t>
      </w:r>
      <w:r w:rsidRPr="000F5589">
        <w:rPr>
          <w:rFonts w:ascii="Times New Roman" w:eastAsia="Times" w:hAnsi="Times New Roman" w:cs="Times New Roman"/>
          <w:color w:val="000000"/>
          <w:sz w:val="24"/>
          <w:szCs w:val="24"/>
        </w:rPr>
        <w:t xml:space="preserve"> </w:t>
      </w:r>
      <w:r w:rsidR="00F230D2" w:rsidRPr="000F5589">
        <w:rPr>
          <w:rFonts w:ascii="Times New Roman" w:eastAsia="Times" w:hAnsi="Times New Roman" w:cs="Times New Roman"/>
          <w:color w:val="000000"/>
          <w:sz w:val="24"/>
          <w:szCs w:val="24"/>
        </w:rPr>
        <w:t xml:space="preserve">adults </w:t>
      </w:r>
      <w:r w:rsidRPr="000F5589">
        <w:rPr>
          <w:rFonts w:ascii="Times New Roman" w:eastAsia="Times" w:hAnsi="Times New Roman" w:cs="Times New Roman"/>
          <w:color w:val="000000"/>
          <w:sz w:val="24"/>
          <w:szCs w:val="24"/>
        </w:rPr>
        <w:t>before and after brain exercise, including the mean, maximum and minimum values.</w:t>
      </w:r>
      <w:r w:rsidRPr="000F5589">
        <w:rPr>
          <w:rFonts w:ascii="Times New Roman" w:hAnsi="Times New Roman" w:cs="Times New Roman"/>
          <w:sz w:val="24"/>
          <w:szCs w:val="24"/>
        </w:rPr>
        <w:t xml:space="preserve"> </w:t>
      </w:r>
      <w:r w:rsidRPr="000F5589">
        <w:rPr>
          <w:rFonts w:ascii="Times New Roman" w:eastAsia="Times" w:hAnsi="Times New Roman" w:cs="Times New Roman"/>
          <w:color w:val="000000"/>
          <w:sz w:val="24"/>
          <w:szCs w:val="24"/>
        </w:rPr>
        <w:t>Bivariate analysis was used to determine the effectiveness of brain exercise therapy on cognitive function in elderly dementia. The data show</w:t>
      </w:r>
      <w:r w:rsidR="00F230D2" w:rsidRPr="000F5589">
        <w:rPr>
          <w:rFonts w:ascii="Times New Roman" w:eastAsia="Times" w:hAnsi="Times New Roman" w:cs="Times New Roman"/>
          <w:color w:val="000000"/>
          <w:sz w:val="24"/>
          <w:szCs w:val="24"/>
        </w:rPr>
        <w:t>ed</w:t>
      </w:r>
      <w:r w:rsidRPr="000F5589">
        <w:rPr>
          <w:rFonts w:ascii="Times New Roman" w:eastAsia="Times" w:hAnsi="Times New Roman" w:cs="Times New Roman"/>
          <w:color w:val="000000"/>
          <w:sz w:val="24"/>
          <w:szCs w:val="24"/>
        </w:rPr>
        <w:t xml:space="preserve"> </w:t>
      </w:r>
      <w:r w:rsidR="00F230D2" w:rsidRPr="000F5589">
        <w:rPr>
          <w:rFonts w:ascii="Times New Roman" w:eastAsia="Times" w:hAnsi="Times New Roman" w:cs="Times New Roman"/>
          <w:color w:val="000000"/>
          <w:sz w:val="24"/>
          <w:szCs w:val="24"/>
        </w:rPr>
        <w:t xml:space="preserve">a </w:t>
      </w:r>
      <w:r w:rsidRPr="000F5589">
        <w:rPr>
          <w:rFonts w:ascii="Times New Roman" w:eastAsia="Times" w:hAnsi="Times New Roman" w:cs="Times New Roman"/>
          <w:color w:val="000000"/>
          <w:sz w:val="24"/>
          <w:szCs w:val="24"/>
        </w:rPr>
        <w:t xml:space="preserve">normal distribution with the Shapiro Wilk normality test so that the bivariate analysis </w:t>
      </w:r>
      <w:r w:rsidR="00F230D2" w:rsidRPr="000F5589">
        <w:rPr>
          <w:rFonts w:ascii="Times New Roman" w:eastAsia="Times" w:hAnsi="Times New Roman" w:cs="Times New Roman"/>
          <w:color w:val="000000"/>
          <w:sz w:val="24"/>
          <w:szCs w:val="24"/>
        </w:rPr>
        <w:t>was</w:t>
      </w:r>
      <w:r w:rsidRPr="000F5589">
        <w:rPr>
          <w:rFonts w:ascii="Times New Roman" w:eastAsia="Times" w:hAnsi="Times New Roman" w:cs="Times New Roman"/>
          <w:color w:val="000000"/>
          <w:sz w:val="24"/>
          <w:szCs w:val="24"/>
        </w:rPr>
        <w:t xml:space="preserve"> ca</w:t>
      </w:r>
      <w:r w:rsidR="00F230D2" w:rsidRPr="000F5589">
        <w:rPr>
          <w:rFonts w:ascii="Times New Roman" w:eastAsia="Times" w:hAnsi="Times New Roman" w:cs="Times New Roman"/>
          <w:color w:val="000000"/>
          <w:sz w:val="24"/>
          <w:szCs w:val="24"/>
        </w:rPr>
        <w:t>rried out by using the dependent t-</w:t>
      </w:r>
      <w:r w:rsidRPr="000F5589">
        <w:rPr>
          <w:rFonts w:ascii="Times New Roman" w:eastAsia="Times" w:hAnsi="Times New Roman" w:cs="Times New Roman"/>
          <w:color w:val="000000"/>
          <w:sz w:val="24"/>
          <w:szCs w:val="24"/>
        </w:rPr>
        <w:t>test.</w:t>
      </w:r>
    </w:p>
    <w:p w14:paraId="76B1B05B" w14:textId="77777777"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Ethical clearance fittest</w:t>
      </w:r>
    </w:p>
    <w:p w14:paraId="55C2DFCC" w14:textId="19C77AEA" w:rsidR="00ED5EAD" w:rsidRPr="000F5589" w:rsidRDefault="00ED5EAD" w:rsidP="00ED5EAD">
      <w:pPr>
        <w:widowControl w:val="0"/>
        <w:pBdr>
          <w:top w:val="nil"/>
          <w:left w:val="nil"/>
          <w:bottom w:val="nil"/>
          <w:right w:val="nil"/>
          <w:between w:val="nil"/>
        </w:pBdr>
        <w:spacing w:before="253" w:line="223"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The study was declared to have passed the ethical review by the Research Ethics Committee </w:t>
      </w:r>
      <w:proofErr w:type="spellStart"/>
      <w:r w:rsidRPr="000F5589">
        <w:rPr>
          <w:rFonts w:ascii="Times New Roman" w:eastAsia="Times" w:hAnsi="Times New Roman" w:cs="Times New Roman"/>
          <w:color w:val="000000"/>
          <w:sz w:val="24"/>
          <w:szCs w:val="24"/>
        </w:rPr>
        <w:t>Karya</w:t>
      </w:r>
      <w:proofErr w:type="spellEnd"/>
      <w:r w:rsidRPr="000F5589">
        <w:rPr>
          <w:rFonts w:ascii="Times New Roman" w:eastAsia="Times" w:hAnsi="Times New Roman" w:cs="Times New Roman"/>
          <w:color w:val="000000"/>
          <w:sz w:val="24"/>
          <w:szCs w:val="24"/>
        </w:rPr>
        <w:t xml:space="preserve"> </w:t>
      </w:r>
      <w:proofErr w:type="spellStart"/>
      <w:r w:rsidRPr="000F5589">
        <w:rPr>
          <w:rFonts w:ascii="Times New Roman" w:eastAsia="Times" w:hAnsi="Times New Roman" w:cs="Times New Roman"/>
          <w:color w:val="000000"/>
          <w:sz w:val="24"/>
          <w:szCs w:val="24"/>
        </w:rPr>
        <w:t>Husada</w:t>
      </w:r>
      <w:proofErr w:type="spellEnd"/>
      <w:r w:rsidRPr="000F5589">
        <w:rPr>
          <w:rFonts w:ascii="Times New Roman" w:eastAsia="Times" w:hAnsi="Times New Roman" w:cs="Times New Roman"/>
          <w:color w:val="000000"/>
          <w:sz w:val="24"/>
          <w:szCs w:val="24"/>
        </w:rPr>
        <w:t xml:space="preserve"> Semarang College.</w:t>
      </w:r>
    </w:p>
    <w:p w14:paraId="00000011" w14:textId="6C503B5B" w:rsidR="00726CE3" w:rsidRPr="000F5589" w:rsidRDefault="009066BC" w:rsidP="006672EC">
      <w:pPr>
        <w:widowControl w:val="0"/>
        <w:pBdr>
          <w:top w:val="nil"/>
          <w:left w:val="nil"/>
          <w:bottom w:val="nil"/>
          <w:right w:val="nil"/>
          <w:between w:val="nil"/>
        </w:pBdr>
        <w:spacing w:before="268" w:line="240" w:lineRule="auto"/>
        <w:ind w:right="26"/>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RESULTS</w:t>
      </w:r>
      <w:r w:rsidR="00A4395D" w:rsidRPr="000F5589">
        <w:rPr>
          <w:rFonts w:ascii="Times New Roman" w:eastAsia="Times" w:hAnsi="Times New Roman" w:cs="Times New Roman"/>
          <w:b/>
          <w:color w:val="000000"/>
          <w:sz w:val="24"/>
          <w:szCs w:val="24"/>
        </w:rPr>
        <w:t xml:space="preserve"> </w:t>
      </w:r>
    </w:p>
    <w:p w14:paraId="45BE588E" w14:textId="2C60D409" w:rsidR="005236E3" w:rsidRPr="000F5589" w:rsidRDefault="005236E3" w:rsidP="00F230D2">
      <w:pPr>
        <w:widowControl w:val="0"/>
        <w:pBdr>
          <w:top w:val="nil"/>
          <w:left w:val="nil"/>
          <w:bottom w:val="nil"/>
          <w:right w:val="nil"/>
          <w:between w:val="nil"/>
        </w:pBdr>
        <w:spacing w:before="248" w:line="225"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Results showed that mean</w:t>
      </w:r>
      <w:r w:rsidR="00112C5F" w:rsidRPr="000F5589">
        <w:rPr>
          <w:rFonts w:ascii="Times New Roman" w:eastAsia="Times" w:hAnsi="Times New Roman" w:cs="Times New Roman"/>
          <w:color w:val="000000"/>
          <w:sz w:val="24"/>
          <w:szCs w:val="24"/>
        </w:rPr>
        <w:t xml:space="preserve"> of elderly in nursing home</w:t>
      </w:r>
      <w:r w:rsidR="00F230D2" w:rsidRPr="000F5589">
        <w:rPr>
          <w:rFonts w:ascii="Times New Roman" w:eastAsia="Times" w:hAnsi="Times New Roman" w:cs="Times New Roman"/>
          <w:color w:val="000000"/>
          <w:sz w:val="24"/>
          <w:szCs w:val="24"/>
        </w:rPr>
        <w:t>s</w:t>
      </w:r>
      <w:r w:rsidR="00112C5F" w:rsidRPr="000F5589">
        <w:rPr>
          <w:rFonts w:ascii="Times New Roman" w:eastAsia="Times" w:hAnsi="Times New Roman" w:cs="Times New Roman"/>
          <w:color w:val="000000"/>
          <w:sz w:val="24"/>
          <w:szCs w:val="24"/>
        </w:rPr>
        <w:t xml:space="preserve"> in Semarang was 71 years old. The </w:t>
      </w:r>
      <w:r w:rsidRPr="000F5589">
        <w:rPr>
          <w:rFonts w:ascii="Times New Roman" w:eastAsia="Times" w:hAnsi="Times New Roman" w:cs="Times New Roman"/>
          <w:color w:val="000000"/>
          <w:sz w:val="24"/>
          <w:szCs w:val="24"/>
        </w:rPr>
        <w:t xml:space="preserve">standard deviation, minimum, and a maximum score of cognitive function of dementia elderly increased after </w:t>
      </w:r>
      <w:r w:rsidR="00F230D2" w:rsidRPr="000F5589">
        <w:rPr>
          <w:rFonts w:ascii="Times New Roman" w:eastAsia="Times" w:hAnsi="Times New Roman" w:cs="Times New Roman"/>
          <w:color w:val="000000"/>
          <w:sz w:val="24"/>
          <w:szCs w:val="24"/>
        </w:rPr>
        <w:t>brain gym, shown</w:t>
      </w:r>
      <w:r w:rsidRPr="000F5589">
        <w:rPr>
          <w:rFonts w:ascii="Times New Roman" w:eastAsia="Times" w:hAnsi="Times New Roman" w:cs="Times New Roman"/>
          <w:color w:val="000000"/>
          <w:sz w:val="24"/>
          <w:szCs w:val="24"/>
        </w:rPr>
        <w:t xml:space="preserve"> in Table 1. </w:t>
      </w:r>
    </w:p>
    <w:p w14:paraId="25347A98" w14:textId="1881F13E" w:rsidR="005236E3" w:rsidRPr="000F5589" w:rsidRDefault="005236E3" w:rsidP="006672EC">
      <w:pPr>
        <w:widowControl w:val="0"/>
        <w:pBdr>
          <w:top w:val="nil"/>
          <w:left w:val="nil"/>
          <w:bottom w:val="nil"/>
          <w:right w:val="nil"/>
          <w:between w:val="nil"/>
        </w:pBdr>
        <w:spacing w:before="248" w:line="225" w:lineRule="auto"/>
        <w:ind w:right="26"/>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Table 1. The mean of cognitive function ability of dementia elderly</w:t>
      </w:r>
    </w:p>
    <w:tbl>
      <w:tblPr>
        <w:tblW w:w="878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01"/>
        <w:gridCol w:w="1701"/>
        <w:gridCol w:w="1843"/>
        <w:gridCol w:w="1276"/>
        <w:gridCol w:w="2268"/>
      </w:tblGrid>
      <w:tr w:rsidR="005236E3" w:rsidRPr="000F5589" w14:paraId="71EA9E7D" w14:textId="77777777" w:rsidTr="005236E3">
        <w:trPr>
          <w:trHeight w:val="436"/>
        </w:trPr>
        <w:tc>
          <w:tcPr>
            <w:tcW w:w="1701" w:type="dxa"/>
            <w:vAlign w:val="center"/>
          </w:tcPr>
          <w:p w14:paraId="55DA3E03" w14:textId="0AD65186"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Statistic</w:t>
            </w:r>
          </w:p>
        </w:tc>
        <w:tc>
          <w:tcPr>
            <w:tcW w:w="1701" w:type="dxa"/>
            <w:vAlign w:val="center"/>
          </w:tcPr>
          <w:p w14:paraId="3089D4A7"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Minimum</w:t>
            </w:r>
          </w:p>
        </w:tc>
        <w:tc>
          <w:tcPr>
            <w:tcW w:w="1843" w:type="dxa"/>
            <w:vAlign w:val="center"/>
          </w:tcPr>
          <w:p w14:paraId="32AFE329"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Maximum</w:t>
            </w:r>
          </w:p>
        </w:tc>
        <w:tc>
          <w:tcPr>
            <w:tcW w:w="1276" w:type="dxa"/>
            <w:vAlign w:val="center"/>
          </w:tcPr>
          <w:p w14:paraId="20AA633A"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Mean</w:t>
            </w:r>
          </w:p>
        </w:tc>
        <w:tc>
          <w:tcPr>
            <w:tcW w:w="2268" w:type="dxa"/>
            <w:vAlign w:val="center"/>
          </w:tcPr>
          <w:p w14:paraId="43AD7EEA" w14:textId="0F18B9B4"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Deviation Standard</w:t>
            </w:r>
          </w:p>
        </w:tc>
      </w:tr>
      <w:tr w:rsidR="005236E3" w:rsidRPr="000F5589" w14:paraId="03F08EF8" w14:textId="77777777" w:rsidTr="005236E3">
        <w:trPr>
          <w:trHeight w:val="436"/>
        </w:trPr>
        <w:tc>
          <w:tcPr>
            <w:tcW w:w="1701" w:type="dxa"/>
            <w:vAlign w:val="center"/>
          </w:tcPr>
          <w:p w14:paraId="50CF0630" w14:textId="7C94D949"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Pre</w:t>
            </w:r>
          </w:p>
        </w:tc>
        <w:tc>
          <w:tcPr>
            <w:tcW w:w="1701" w:type="dxa"/>
            <w:vAlign w:val="center"/>
          </w:tcPr>
          <w:p w14:paraId="312D451E"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4</w:t>
            </w:r>
          </w:p>
        </w:tc>
        <w:tc>
          <w:tcPr>
            <w:tcW w:w="1843" w:type="dxa"/>
            <w:vAlign w:val="center"/>
          </w:tcPr>
          <w:p w14:paraId="30C15608"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9</w:t>
            </w:r>
          </w:p>
        </w:tc>
        <w:tc>
          <w:tcPr>
            <w:tcW w:w="1276" w:type="dxa"/>
            <w:vAlign w:val="center"/>
          </w:tcPr>
          <w:p w14:paraId="040E4B59"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6,6</w:t>
            </w:r>
          </w:p>
        </w:tc>
        <w:tc>
          <w:tcPr>
            <w:tcW w:w="2268" w:type="dxa"/>
            <w:vAlign w:val="center"/>
          </w:tcPr>
          <w:p w14:paraId="336D5206"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1,71</w:t>
            </w:r>
          </w:p>
        </w:tc>
      </w:tr>
      <w:tr w:rsidR="005236E3" w:rsidRPr="000F5589" w14:paraId="6A671CED" w14:textId="77777777" w:rsidTr="005236E3">
        <w:trPr>
          <w:trHeight w:val="436"/>
        </w:trPr>
        <w:tc>
          <w:tcPr>
            <w:tcW w:w="1701" w:type="dxa"/>
            <w:vAlign w:val="center"/>
          </w:tcPr>
          <w:p w14:paraId="3EA96AF4" w14:textId="7ED56E93"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Post</w:t>
            </w:r>
          </w:p>
        </w:tc>
        <w:tc>
          <w:tcPr>
            <w:tcW w:w="1701" w:type="dxa"/>
            <w:vAlign w:val="center"/>
          </w:tcPr>
          <w:p w14:paraId="0478E896"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6</w:t>
            </w:r>
          </w:p>
        </w:tc>
        <w:tc>
          <w:tcPr>
            <w:tcW w:w="1843" w:type="dxa"/>
            <w:vAlign w:val="center"/>
          </w:tcPr>
          <w:p w14:paraId="2D7F8315"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12</w:t>
            </w:r>
          </w:p>
        </w:tc>
        <w:tc>
          <w:tcPr>
            <w:tcW w:w="1276" w:type="dxa"/>
            <w:vAlign w:val="center"/>
          </w:tcPr>
          <w:p w14:paraId="0FD48623"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8,8</w:t>
            </w:r>
          </w:p>
        </w:tc>
        <w:tc>
          <w:tcPr>
            <w:tcW w:w="2268" w:type="dxa"/>
            <w:vAlign w:val="center"/>
          </w:tcPr>
          <w:p w14:paraId="672AA775" w14:textId="77777777" w:rsidR="005236E3" w:rsidRPr="000F5589" w:rsidRDefault="005236E3"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1,93</w:t>
            </w:r>
          </w:p>
        </w:tc>
      </w:tr>
    </w:tbl>
    <w:p w14:paraId="773C0EA1" w14:textId="6BDA7BA5" w:rsidR="005236E3" w:rsidRPr="000F5589" w:rsidRDefault="005236E3" w:rsidP="00F230D2">
      <w:pPr>
        <w:widowControl w:val="0"/>
        <w:pBdr>
          <w:top w:val="nil"/>
          <w:left w:val="nil"/>
          <w:bottom w:val="nil"/>
          <w:right w:val="nil"/>
          <w:between w:val="nil"/>
        </w:pBdr>
        <w:spacing w:before="248" w:line="225"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Table 1 showed th</w:t>
      </w:r>
      <w:r w:rsidR="00F230D2" w:rsidRPr="000F5589">
        <w:rPr>
          <w:rFonts w:ascii="Times New Roman" w:eastAsia="Times" w:hAnsi="Times New Roman" w:cs="Times New Roman"/>
          <w:color w:val="000000"/>
          <w:sz w:val="24"/>
          <w:szCs w:val="24"/>
        </w:rPr>
        <w:t>at the mean of cognitive increased</w:t>
      </w:r>
      <w:r w:rsidRPr="000F5589">
        <w:rPr>
          <w:rFonts w:ascii="Times New Roman" w:eastAsia="Times" w:hAnsi="Times New Roman" w:cs="Times New Roman"/>
          <w:color w:val="000000"/>
          <w:sz w:val="24"/>
          <w:szCs w:val="24"/>
        </w:rPr>
        <w:t xml:space="preserve"> from 6.6 before brain gym intervention to 8.8 after the intervention.</w:t>
      </w:r>
    </w:p>
    <w:p w14:paraId="3A10750E" w14:textId="31095E25" w:rsidR="005236E3" w:rsidRPr="000F5589" w:rsidRDefault="005236E3" w:rsidP="006672EC">
      <w:pPr>
        <w:widowControl w:val="0"/>
        <w:pBdr>
          <w:top w:val="nil"/>
          <w:left w:val="nil"/>
          <w:bottom w:val="nil"/>
          <w:right w:val="nil"/>
          <w:between w:val="nil"/>
        </w:pBdr>
        <w:spacing w:before="248" w:line="225" w:lineRule="auto"/>
        <w:ind w:right="26"/>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Table 2. Paired T-Test</w:t>
      </w:r>
    </w:p>
    <w:tbl>
      <w:tblPr>
        <w:tblW w:w="8815" w:type="dxa"/>
        <w:tblBorders>
          <w:top w:val="single" w:sz="4" w:space="0" w:color="auto"/>
          <w:bottom w:val="single" w:sz="4" w:space="0" w:color="auto"/>
          <w:insideH w:val="single" w:sz="4" w:space="0" w:color="auto"/>
        </w:tblBorders>
        <w:tblLook w:val="04A0" w:firstRow="1" w:lastRow="0" w:firstColumn="1" w:lastColumn="0" w:noHBand="0" w:noVBand="1"/>
      </w:tblPr>
      <w:tblGrid>
        <w:gridCol w:w="2858"/>
        <w:gridCol w:w="1520"/>
        <w:gridCol w:w="1484"/>
        <w:gridCol w:w="1434"/>
        <w:gridCol w:w="1519"/>
      </w:tblGrid>
      <w:tr w:rsidR="00112C5F" w:rsidRPr="000F5589" w14:paraId="1B1BEC7A" w14:textId="77777777" w:rsidTr="00112C5F">
        <w:trPr>
          <w:trHeight w:val="395"/>
        </w:trPr>
        <w:tc>
          <w:tcPr>
            <w:tcW w:w="2858" w:type="dxa"/>
            <w:vAlign w:val="center"/>
          </w:tcPr>
          <w:p w14:paraId="25C9D26C" w14:textId="6B981555"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Cognitive Function Score</w:t>
            </w:r>
          </w:p>
        </w:tc>
        <w:tc>
          <w:tcPr>
            <w:tcW w:w="1520" w:type="dxa"/>
          </w:tcPr>
          <w:p w14:paraId="0E1CD896" w14:textId="7E239329"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Mean</w:t>
            </w:r>
          </w:p>
        </w:tc>
        <w:tc>
          <w:tcPr>
            <w:tcW w:w="1484" w:type="dxa"/>
          </w:tcPr>
          <w:p w14:paraId="1D6F5B67" w14:textId="4EE1EFCD"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SD</w:t>
            </w:r>
          </w:p>
        </w:tc>
        <w:tc>
          <w:tcPr>
            <w:tcW w:w="1434" w:type="dxa"/>
          </w:tcPr>
          <w:p w14:paraId="3E3D57AC" w14:textId="0757C52A"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SE</w:t>
            </w:r>
          </w:p>
        </w:tc>
        <w:tc>
          <w:tcPr>
            <w:tcW w:w="1519" w:type="dxa"/>
            <w:vAlign w:val="center"/>
          </w:tcPr>
          <w:p w14:paraId="4A9A437D" w14:textId="0F40A66D"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P value</w:t>
            </w:r>
          </w:p>
        </w:tc>
      </w:tr>
      <w:tr w:rsidR="00112C5F" w:rsidRPr="000F5589" w14:paraId="70EFC975" w14:textId="77777777" w:rsidTr="00112C5F">
        <w:trPr>
          <w:trHeight w:val="479"/>
        </w:trPr>
        <w:tc>
          <w:tcPr>
            <w:tcW w:w="2858" w:type="dxa"/>
            <w:vAlign w:val="center"/>
          </w:tcPr>
          <w:p w14:paraId="194BC489" w14:textId="77777777"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Pre Test – Post Test</w:t>
            </w:r>
          </w:p>
        </w:tc>
        <w:tc>
          <w:tcPr>
            <w:tcW w:w="1520" w:type="dxa"/>
          </w:tcPr>
          <w:p w14:paraId="3ACFE9B8" w14:textId="4D339CD8"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2.2</w:t>
            </w:r>
          </w:p>
        </w:tc>
        <w:tc>
          <w:tcPr>
            <w:tcW w:w="1484" w:type="dxa"/>
          </w:tcPr>
          <w:p w14:paraId="5DA5BB19" w14:textId="5014FA56"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0.78</w:t>
            </w:r>
          </w:p>
        </w:tc>
        <w:tc>
          <w:tcPr>
            <w:tcW w:w="1434" w:type="dxa"/>
          </w:tcPr>
          <w:p w14:paraId="45A740EB" w14:textId="4FD49659"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0.24</w:t>
            </w:r>
          </w:p>
        </w:tc>
        <w:tc>
          <w:tcPr>
            <w:tcW w:w="1519" w:type="dxa"/>
            <w:vAlign w:val="center"/>
          </w:tcPr>
          <w:p w14:paraId="0ABF88CD" w14:textId="5259448A" w:rsidR="00112C5F" w:rsidRPr="000F5589" w:rsidRDefault="00112C5F" w:rsidP="00314EE0">
            <w:pPr>
              <w:widowControl w:val="0"/>
              <w:spacing w:line="240" w:lineRule="auto"/>
              <w:ind w:right="28"/>
              <w:jc w:val="center"/>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0,001</w:t>
            </w:r>
          </w:p>
        </w:tc>
      </w:tr>
    </w:tbl>
    <w:p w14:paraId="00000013" w14:textId="296318CE" w:rsidR="00726CE3" w:rsidRPr="000F5589" w:rsidRDefault="005236E3" w:rsidP="00314EE0">
      <w:pPr>
        <w:widowControl w:val="0"/>
        <w:pBdr>
          <w:top w:val="nil"/>
          <w:left w:val="nil"/>
          <w:bottom w:val="nil"/>
          <w:right w:val="nil"/>
          <w:between w:val="nil"/>
        </w:pBdr>
        <w:spacing w:before="248" w:line="225"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 xml:space="preserve">Statistical analysis using the </w:t>
      </w:r>
      <w:r w:rsidR="00314EE0" w:rsidRPr="000F5589">
        <w:rPr>
          <w:rFonts w:ascii="Times New Roman" w:eastAsia="Times" w:hAnsi="Times New Roman" w:cs="Times New Roman"/>
          <w:color w:val="000000"/>
          <w:sz w:val="24"/>
          <w:szCs w:val="24"/>
        </w:rPr>
        <w:t>p</w:t>
      </w:r>
      <w:r w:rsidRPr="000F5589">
        <w:rPr>
          <w:rFonts w:ascii="Times New Roman" w:eastAsia="Times" w:hAnsi="Times New Roman" w:cs="Times New Roman"/>
          <w:color w:val="000000"/>
          <w:sz w:val="24"/>
          <w:szCs w:val="24"/>
        </w:rPr>
        <w:t>aired t-test indicated that there was a significant difference in cognitive function score prior and after brain gym therapy (</w:t>
      </w:r>
      <w:proofErr w:type="spellStart"/>
      <w:r w:rsidRPr="000F5589">
        <w:rPr>
          <w:rFonts w:ascii="Times New Roman" w:eastAsia="Times" w:hAnsi="Times New Roman" w:cs="Times New Roman"/>
          <w:color w:val="000000"/>
          <w:sz w:val="24"/>
          <w:szCs w:val="24"/>
        </w:rPr>
        <w:t>Asymp</w:t>
      </w:r>
      <w:proofErr w:type="spellEnd"/>
      <w:r w:rsidRPr="000F5589">
        <w:rPr>
          <w:rFonts w:ascii="Times New Roman" w:eastAsia="Times" w:hAnsi="Times New Roman" w:cs="Times New Roman"/>
          <w:color w:val="000000"/>
          <w:sz w:val="24"/>
          <w:szCs w:val="24"/>
        </w:rPr>
        <w:t>. Sig 2 tailed &lt;0.05) (Table 2). This showed that there was an effect of brain exercise on improving cognitive function in elderly dementia.</w:t>
      </w:r>
      <w:r w:rsidR="00A4395D" w:rsidRPr="000F5589">
        <w:rPr>
          <w:rFonts w:ascii="Times New Roman" w:eastAsia="Times" w:hAnsi="Times New Roman" w:cs="Times New Roman"/>
          <w:color w:val="000000"/>
          <w:sz w:val="24"/>
          <w:szCs w:val="24"/>
        </w:rPr>
        <w:t xml:space="preserve"> </w:t>
      </w:r>
    </w:p>
    <w:p w14:paraId="00000014" w14:textId="1FAD3BF5" w:rsidR="00726CE3" w:rsidRPr="000F5589" w:rsidRDefault="009066BC" w:rsidP="006672EC">
      <w:pPr>
        <w:widowControl w:val="0"/>
        <w:pBdr>
          <w:top w:val="nil"/>
          <w:left w:val="nil"/>
          <w:bottom w:val="nil"/>
          <w:right w:val="nil"/>
          <w:between w:val="nil"/>
        </w:pBdr>
        <w:spacing w:before="287" w:line="240" w:lineRule="auto"/>
        <w:ind w:right="26"/>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DISCUSSION</w:t>
      </w:r>
      <w:r w:rsidR="00A4395D" w:rsidRPr="000F5589">
        <w:rPr>
          <w:rFonts w:ascii="Times New Roman" w:eastAsia="Times" w:hAnsi="Times New Roman" w:cs="Times New Roman"/>
          <w:b/>
          <w:color w:val="000000"/>
          <w:sz w:val="24"/>
          <w:szCs w:val="24"/>
        </w:rPr>
        <w:t xml:space="preserve"> </w:t>
      </w:r>
    </w:p>
    <w:p w14:paraId="6CAE7219" w14:textId="764E7BF0" w:rsidR="00F919DB" w:rsidRPr="000F5589" w:rsidRDefault="00F230D2" w:rsidP="00FC7CB5">
      <w:pPr>
        <w:widowControl w:val="0"/>
        <w:pBdr>
          <w:top w:val="nil"/>
          <w:left w:val="nil"/>
          <w:bottom w:val="nil"/>
          <w:right w:val="nil"/>
          <w:between w:val="nil"/>
        </w:pBdr>
        <w:spacing w:before="253" w:line="227"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Older</w:t>
      </w:r>
      <w:r w:rsidR="00D64E30" w:rsidRPr="000F5589">
        <w:rPr>
          <w:rFonts w:ascii="Times New Roman" w:eastAsia="Times" w:hAnsi="Times New Roman" w:cs="Times New Roman"/>
          <w:color w:val="000000"/>
          <w:sz w:val="24"/>
          <w:szCs w:val="24"/>
        </w:rPr>
        <w:t xml:space="preserve"> people related to aging process will experience a decline in cognitive and psychomotor functions. Cognitive functions include the process of learning, orientation, understanding, and attention cause the negative </w:t>
      </w:r>
      <w:proofErr w:type="spellStart"/>
      <w:r w:rsidR="00D64E30" w:rsidRPr="000F5589">
        <w:rPr>
          <w:rFonts w:ascii="Times New Roman" w:eastAsia="Times" w:hAnsi="Times New Roman" w:cs="Times New Roman"/>
          <w:color w:val="000000"/>
          <w:sz w:val="24"/>
          <w:szCs w:val="24"/>
        </w:rPr>
        <w:t>behavior</w:t>
      </w:r>
      <w:proofErr w:type="spellEnd"/>
      <w:r w:rsidR="00D64E30" w:rsidRPr="000F5589">
        <w:rPr>
          <w:rFonts w:ascii="Times New Roman" w:eastAsia="Times" w:hAnsi="Times New Roman" w:cs="Times New Roman"/>
          <w:color w:val="000000"/>
          <w:sz w:val="24"/>
          <w:szCs w:val="24"/>
        </w:rPr>
        <w:t xml:space="preserve"> of the elderly </w:t>
      </w:r>
      <w:r w:rsidR="00D64E30" w:rsidRPr="000F5589">
        <w:rPr>
          <w:rFonts w:ascii="Times New Roman" w:eastAsia="Times" w:hAnsi="Times New Roman" w:cs="Times New Roman"/>
          <w:color w:val="000000"/>
          <w:sz w:val="24"/>
          <w:szCs w:val="24"/>
        </w:rPr>
        <w:fldChar w:fldCharType="begin" w:fldLock="1"/>
      </w:r>
      <w:r w:rsidR="00542C57" w:rsidRPr="000F5589">
        <w:rPr>
          <w:rFonts w:ascii="Times New Roman" w:eastAsia="Times" w:hAnsi="Times New Roman" w:cs="Times New Roman"/>
          <w:color w:val="000000"/>
          <w:sz w:val="24"/>
          <w:szCs w:val="24"/>
        </w:rPr>
        <w:instrText>ADDIN CSL_CITATION {"citationItems":[{"id":"ITEM-1","itemData":{"DOI":"10.5281/zenodo.3365503","abstract":"ntroduction: The degradation of cognitive function present early dementia in elderly. Brain gym is one of the alternative implementation to improve the cognitive function of elderly. The objective of this study was to analyze the effect of brain gym to the improvement of cognitive function in elderly. Method: This study used Quasy Experimental design. The populations were elderly in Social Service Unit Tresna Werdha Lamongan. The samples were recruited using purposive sampling, consist of 30 respondents, taken according to the inclusion criteria. Samples then divided into 2 groups, experimental groups and control groups. The independent variable of research this study was brain gym and the dependent variable was cognitive function at elderly. Data were collected by using MMSE score and then analyzed using Wilcoxon Signed Rank Test and Mann Whitney Test with level of signifi cance α ≤ 0.05. Result: Result showed that there is an effect of brain gym to the improvement of cognitive function in elderly (p = 0.001). The difference of cognitive function also seen between experimental groups and control groups (p = 0.001). Discussion: The conclusion of this research is brain gym improve cognitive function in elderly. The simple movement of brain gym able to coordinate the brain function so the brain activity become more optimal hence the improvement of memory function, recall and concentration.","author":[{"dropping-particle":"","family":"Suhari","given":"","non-dropping-particle":"","parse-names":false,"suffix":""},{"dropping-particle":"","family":"Astuti","given":"Anggi","non-dropping-particle":"","parse-names":false,"suffix":""},{"dropping-particle":"","family":"Rahmawati","given":"Primasari Mahardhika","non-dropping-particle":"","parse-names":false,"suffix":""},{"dropping-particle":"","family":"Musviro","given":"","non-dropping-particle":"","parse-names":false,"suffix":""}],"container-title":"Jurnal Ners","id":"ITEM-1","issue":"031","issued":{"date-parts":[["2019"]]},"page":"79–86","title":"Brain Gym Improves Cognitive Function for Elderly with Dementia","type":"article-journal","volume":"5"},"uris":["http://www.mendeley.com/documents/?uuid=3db69c15-0c16-4d11-bb4a-026805115367"]}],"mendeley":{"formattedCitation":"(Suhari et al., 2019)","plainTextFormattedCitation":"(Suhari et al., 2019)","previouslyFormattedCitation":"(Suhari et al., 2019)"},"properties":{"noteIndex":0},"schema":"https://github.com/citation-style-language/schema/raw/master/csl-citation.json"}</w:instrText>
      </w:r>
      <w:r w:rsidR="00D64E30" w:rsidRPr="000F5589">
        <w:rPr>
          <w:rFonts w:ascii="Times New Roman" w:eastAsia="Times" w:hAnsi="Times New Roman" w:cs="Times New Roman"/>
          <w:color w:val="000000"/>
          <w:sz w:val="24"/>
          <w:szCs w:val="24"/>
        </w:rPr>
        <w:fldChar w:fldCharType="separate"/>
      </w:r>
      <w:r w:rsidR="00D64E30" w:rsidRPr="000F5589">
        <w:rPr>
          <w:rFonts w:ascii="Times New Roman" w:eastAsia="Times" w:hAnsi="Times New Roman" w:cs="Times New Roman"/>
          <w:noProof/>
          <w:color w:val="000000"/>
          <w:sz w:val="24"/>
          <w:szCs w:val="24"/>
        </w:rPr>
        <w:t>(Suhari et al., 2019)</w:t>
      </w:r>
      <w:r w:rsidR="00D64E30" w:rsidRPr="000F5589">
        <w:rPr>
          <w:rFonts w:ascii="Times New Roman" w:eastAsia="Times" w:hAnsi="Times New Roman" w:cs="Times New Roman"/>
          <w:color w:val="000000"/>
          <w:sz w:val="24"/>
          <w:szCs w:val="24"/>
        </w:rPr>
        <w:fldChar w:fldCharType="end"/>
      </w:r>
      <w:r w:rsidR="00505624" w:rsidRPr="000F5589">
        <w:rPr>
          <w:rFonts w:ascii="Times New Roman" w:eastAsia="Times" w:hAnsi="Times New Roman" w:cs="Times New Roman"/>
          <w:color w:val="000000"/>
          <w:sz w:val="24"/>
          <w:szCs w:val="24"/>
        </w:rPr>
        <w:t>. This r</w:t>
      </w:r>
      <w:r w:rsidR="00D64E30" w:rsidRPr="000F5589">
        <w:rPr>
          <w:rFonts w:ascii="Times New Roman" w:eastAsia="Times" w:hAnsi="Times New Roman" w:cs="Times New Roman"/>
          <w:color w:val="000000"/>
          <w:sz w:val="24"/>
          <w:szCs w:val="24"/>
        </w:rPr>
        <w:t>ecent study</w:t>
      </w:r>
      <w:r w:rsidR="00F919DB" w:rsidRPr="000F5589">
        <w:rPr>
          <w:rFonts w:ascii="Times New Roman" w:eastAsia="Times" w:hAnsi="Times New Roman" w:cs="Times New Roman"/>
          <w:color w:val="000000"/>
          <w:sz w:val="24"/>
          <w:szCs w:val="24"/>
        </w:rPr>
        <w:t xml:space="preserve"> show</w:t>
      </w:r>
      <w:r w:rsidR="00D64E30" w:rsidRPr="000F5589">
        <w:rPr>
          <w:rFonts w:ascii="Times New Roman" w:eastAsia="Times" w:hAnsi="Times New Roman" w:cs="Times New Roman"/>
          <w:color w:val="000000"/>
          <w:sz w:val="24"/>
          <w:szCs w:val="24"/>
        </w:rPr>
        <w:t>ed</w:t>
      </w:r>
      <w:r w:rsidR="00F919DB" w:rsidRPr="000F5589">
        <w:rPr>
          <w:rFonts w:ascii="Times New Roman" w:eastAsia="Times" w:hAnsi="Times New Roman" w:cs="Times New Roman"/>
          <w:color w:val="000000"/>
          <w:sz w:val="24"/>
          <w:szCs w:val="24"/>
        </w:rPr>
        <w:t xml:space="preserve"> that </w:t>
      </w:r>
      <w:r w:rsidR="008E311B" w:rsidRPr="000F5589">
        <w:rPr>
          <w:rFonts w:ascii="Times New Roman" w:eastAsia="Times" w:hAnsi="Times New Roman" w:cs="Times New Roman"/>
          <w:color w:val="000000"/>
          <w:sz w:val="24"/>
          <w:szCs w:val="24"/>
        </w:rPr>
        <w:t>27 respondents were classified as having severe cognitive dysfunction (</w:t>
      </w:r>
      <w:r w:rsidR="00505624" w:rsidRPr="000F5589">
        <w:rPr>
          <w:rFonts w:ascii="Times New Roman" w:eastAsia="Times" w:hAnsi="Times New Roman" w:cs="Times New Roman"/>
          <w:color w:val="000000"/>
          <w:sz w:val="24"/>
          <w:szCs w:val="24"/>
        </w:rPr>
        <w:t xml:space="preserve">the </w:t>
      </w:r>
      <w:r w:rsidR="00F919DB" w:rsidRPr="000F5589">
        <w:rPr>
          <w:rFonts w:ascii="Times New Roman" w:eastAsia="Times" w:hAnsi="Times New Roman" w:cs="Times New Roman"/>
          <w:color w:val="000000"/>
          <w:sz w:val="24"/>
          <w:szCs w:val="24"/>
        </w:rPr>
        <w:t xml:space="preserve">correct </w:t>
      </w:r>
      <w:r w:rsidR="008E311B" w:rsidRPr="000F5589">
        <w:rPr>
          <w:rFonts w:ascii="Times New Roman" w:eastAsia="Times" w:hAnsi="Times New Roman" w:cs="Times New Roman"/>
          <w:color w:val="000000"/>
          <w:sz w:val="24"/>
          <w:szCs w:val="24"/>
        </w:rPr>
        <w:t>answer</w:t>
      </w:r>
      <w:r w:rsidR="00F919DB" w:rsidRPr="000F5589">
        <w:rPr>
          <w:rFonts w:ascii="Times New Roman" w:eastAsia="Times" w:hAnsi="Times New Roman" w:cs="Times New Roman"/>
          <w:color w:val="000000"/>
          <w:sz w:val="24"/>
          <w:szCs w:val="24"/>
        </w:rPr>
        <w:t xml:space="preserve"> o</w:t>
      </w:r>
      <w:r w:rsidR="008E311B" w:rsidRPr="000F5589">
        <w:rPr>
          <w:rFonts w:ascii="Times New Roman" w:eastAsia="Times" w:hAnsi="Times New Roman" w:cs="Times New Roman"/>
          <w:color w:val="000000"/>
          <w:sz w:val="24"/>
          <w:szCs w:val="24"/>
        </w:rPr>
        <w:t xml:space="preserve">f 1-6) and 28 were </w:t>
      </w:r>
      <w:r w:rsidR="00F919DB" w:rsidRPr="000F5589">
        <w:rPr>
          <w:rFonts w:ascii="Times New Roman" w:eastAsia="Times" w:hAnsi="Times New Roman" w:cs="Times New Roman"/>
          <w:color w:val="000000"/>
          <w:sz w:val="24"/>
          <w:szCs w:val="24"/>
        </w:rPr>
        <w:t>moderate cognitive function disorder</w:t>
      </w:r>
      <w:r w:rsidR="008E311B" w:rsidRPr="000F5589">
        <w:rPr>
          <w:rFonts w:ascii="Times New Roman" w:eastAsia="Times" w:hAnsi="Times New Roman" w:cs="Times New Roman"/>
          <w:color w:val="000000"/>
          <w:sz w:val="24"/>
          <w:szCs w:val="24"/>
        </w:rPr>
        <w:t xml:space="preserve"> (7-9 correct answers). The remembrance process in the elderly occurs gradually. With changing health conditions, the elderly need to be aware that they must be aware of brain disorders that cause memory processing disorders. </w:t>
      </w:r>
      <w:r w:rsidR="00D64E30" w:rsidRPr="000F5589">
        <w:rPr>
          <w:rFonts w:ascii="Times New Roman" w:eastAsia="Times" w:hAnsi="Times New Roman" w:cs="Times New Roman"/>
          <w:color w:val="000000"/>
          <w:sz w:val="24"/>
          <w:szCs w:val="24"/>
        </w:rPr>
        <w:t>It is necessary for the elderly to</w:t>
      </w:r>
      <w:r w:rsidR="008E311B" w:rsidRPr="000F5589">
        <w:rPr>
          <w:rFonts w:ascii="Times New Roman" w:eastAsia="Times" w:hAnsi="Times New Roman" w:cs="Times New Roman"/>
          <w:color w:val="000000"/>
          <w:sz w:val="24"/>
          <w:szCs w:val="24"/>
        </w:rPr>
        <w:t xml:space="preserve"> be aware of the occurrence of dementia</w:t>
      </w:r>
      <w:r w:rsidR="001867A4" w:rsidRPr="000F5589">
        <w:rPr>
          <w:rFonts w:ascii="Times New Roman" w:eastAsia="Times" w:hAnsi="Times New Roman" w:cs="Times New Roman"/>
          <w:color w:val="000000"/>
          <w:sz w:val="24"/>
          <w:szCs w:val="24"/>
        </w:rPr>
        <w:t xml:space="preserve"> since the older age means a higher risk of dementia </w:t>
      </w:r>
      <w:r w:rsidR="001867A4" w:rsidRPr="000F5589">
        <w:rPr>
          <w:rFonts w:ascii="Times New Roman" w:eastAsia="Times" w:hAnsi="Times New Roman" w:cs="Times New Roman"/>
          <w:color w:val="000000"/>
          <w:sz w:val="24"/>
          <w:szCs w:val="24"/>
        </w:rPr>
        <w:fldChar w:fldCharType="begin" w:fldLock="1"/>
      </w:r>
      <w:r w:rsidR="0081715A" w:rsidRPr="000F5589">
        <w:rPr>
          <w:rFonts w:ascii="Times New Roman" w:eastAsia="Times" w:hAnsi="Times New Roman" w:cs="Times New Roman"/>
          <w:color w:val="000000"/>
          <w:sz w:val="24"/>
          <w:szCs w:val="24"/>
        </w:rPr>
        <w:instrText>ADDIN CSL_CITATION {"citationItems":[{"id":"ITEM-1","itemData":{"DOI":"10.37200/IJPR/V24I7/PR270746","ISSN":"14757192","abstract":"Agitation is the mismatch of verbal, vocal, and motor activities that are not based on clear or confused needs. This disorder is a common and challenging symptom affecting dementia patients and impacting on sleep quality. This study aims to describe the effect of light therapy on agitation and sleep disturbance experienced by dementia patients in Semarang. The study used a quasi-experimental with one group design pre and posttest. The research samples were 83 respondents using a purposive sampling technique. The respondents received a daily routine of light therapy over a seven day period. Pre and posttest data were obtained from the Pittsburgh Agitation Scale to obtain agitation level and sleep pattern observation sheet to observe sleep disturbance. For the empirical investigation, 32 men and 51 women were recruited (mean age 67.35 years). Of these, 100% of respondents suffered a moderate level of agitation and 34.9% had sleep disturbance observed from sleep hours in a day. A Wilcoxon test was conducted to compare the agitation levels and sleep disturbance before and after light therapy. Findings showed that agitation level and sleep disturbance decreased with the light therapy (z = (-8.11), p&lt;0.05; z = (-8.08), p&lt;0.05). These findings suggested that light therapy confers benefits in terms of agitation and sleep disturbance in dementia patients, as well as cost-effectiveness in an intervention that can readily be implemented in nursing homes.","author":[{"dropping-particle":"","family":"Mendrofa","given":"Fery A.M.","non-dropping-particle":"","parse-names":false,"suffix":""},{"dropping-particle":"","family":"Hani","given":"Umi","non-dropping-particle":"","parse-names":false,"suffix":""},{"dropping-particle":"","family":"Putri","given":"Arista A.","non-dropping-particle":"","parse-names":false,"suffix":""},{"dropping-particle":"","family":"Aeni","given":"Milatul","non-dropping-particle":"","parse-names":false,"suffix":""}],"container-title":"International Journal of Psychosocial Rehabilitation","id":"ITEM-1","issue":"7","issued":{"date-parts":[["2020"]]},"page":"7752-7759","title":"Natural light therapy to lower agitation and sleep disturbance of dementia patients in semarang","type":"article-journal","volume":"24"},"uris":["http://www.mendeley.com/documents/?uuid=8528097c-6070-492a-a21c-e52f8a9ea0ac"]}],"mendeley":{"formattedCitation":"(Mendrofa, Hani, Putri, et al., 2020)","plainTextFormattedCitation":"(Mendrofa, Hani, Putri, et al., 2020)","previouslyFormattedCitation":"(Mendrofa, Hani, Putri, et al., 2020)"},"properties":{"noteIndex":0},"schema":"https://github.com/citation-style-language/schema/raw/master/csl-citation.json"}</w:instrText>
      </w:r>
      <w:r w:rsidR="001867A4" w:rsidRPr="000F5589">
        <w:rPr>
          <w:rFonts w:ascii="Times New Roman" w:eastAsia="Times" w:hAnsi="Times New Roman" w:cs="Times New Roman"/>
          <w:color w:val="000000"/>
          <w:sz w:val="24"/>
          <w:szCs w:val="24"/>
        </w:rPr>
        <w:fldChar w:fldCharType="separate"/>
      </w:r>
      <w:r w:rsidR="0081715A" w:rsidRPr="000F5589">
        <w:rPr>
          <w:rFonts w:ascii="Times New Roman" w:eastAsia="Times" w:hAnsi="Times New Roman" w:cs="Times New Roman"/>
          <w:noProof/>
          <w:color w:val="000000"/>
          <w:sz w:val="24"/>
          <w:szCs w:val="24"/>
        </w:rPr>
        <w:t>(Mendrofa, Hani, Putri, et al., 2020)</w:t>
      </w:r>
      <w:r w:rsidR="001867A4" w:rsidRPr="000F5589">
        <w:rPr>
          <w:rFonts w:ascii="Times New Roman" w:eastAsia="Times" w:hAnsi="Times New Roman" w:cs="Times New Roman"/>
          <w:color w:val="000000"/>
          <w:sz w:val="24"/>
          <w:szCs w:val="24"/>
        </w:rPr>
        <w:fldChar w:fldCharType="end"/>
      </w:r>
      <w:r w:rsidR="008E311B" w:rsidRPr="000F5589">
        <w:rPr>
          <w:rFonts w:ascii="Times New Roman" w:eastAsia="Times" w:hAnsi="Times New Roman" w:cs="Times New Roman"/>
          <w:color w:val="000000"/>
          <w:sz w:val="24"/>
          <w:szCs w:val="24"/>
        </w:rPr>
        <w:t>.</w:t>
      </w:r>
      <w:r w:rsidR="00D64E30" w:rsidRPr="000F5589">
        <w:rPr>
          <w:rFonts w:ascii="Times New Roman" w:eastAsia="Times" w:hAnsi="Times New Roman" w:cs="Times New Roman"/>
          <w:color w:val="000000"/>
          <w:sz w:val="24"/>
          <w:szCs w:val="24"/>
        </w:rPr>
        <w:t xml:space="preserve"> </w:t>
      </w:r>
    </w:p>
    <w:p w14:paraId="43D3BFC3" w14:textId="291C918D" w:rsidR="00D64E30" w:rsidRPr="000F5589" w:rsidRDefault="00D64E30" w:rsidP="00FC7CB5">
      <w:pPr>
        <w:widowControl w:val="0"/>
        <w:pBdr>
          <w:top w:val="nil"/>
          <w:left w:val="nil"/>
          <w:bottom w:val="nil"/>
          <w:right w:val="nil"/>
          <w:between w:val="nil"/>
        </w:pBdr>
        <w:spacing w:before="253" w:line="227"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Decreased cognitive function may</w:t>
      </w:r>
      <w:r w:rsidR="00505624" w:rsidRPr="000F5589">
        <w:rPr>
          <w:rFonts w:ascii="Times New Roman" w:eastAsia="Times" w:hAnsi="Times New Roman" w:cs="Times New Roman"/>
          <w:color w:val="000000"/>
          <w:sz w:val="24"/>
          <w:szCs w:val="24"/>
        </w:rPr>
        <w:t xml:space="preserve"> be</w:t>
      </w:r>
      <w:r w:rsidRPr="000F5589">
        <w:rPr>
          <w:rFonts w:ascii="Times New Roman" w:eastAsia="Times" w:hAnsi="Times New Roman" w:cs="Times New Roman"/>
          <w:color w:val="000000"/>
          <w:sz w:val="24"/>
          <w:szCs w:val="24"/>
        </w:rPr>
        <w:t xml:space="preserve"> related to the rarely used of </w:t>
      </w:r>
      <w:r w:rsidR="00505624" w:rsidRPr="000F5589">
        <w:rPr>
          <w:rFonts w:ascii="Times New Roman" w:eastAsia="Times" w:hAnsi="Times New Roman" w:cs="Times New Roman"/>
          <w:color w:val="000000"/>
          <w:sz w:val="24"/>
          <w:szCs w:val="24"/>
        </w:rPr>
        <w:t xml:space="preserve">the </w:t>
      </w:r>
      <w:r w:rsidRPr="000F5589">
        <w:rPr>
          <w:rFonts w:ascii="Times New Roman" w:eastAsia="Times" w:hAnsi="Times New Roman" w:cs="Times New Roman"/>
          <w:color w:val="000000"/>
          <w:sz w:val="24"/>
          <w:szCs w:val="24"/>
        </w:rPr>
        <w:t xml:space="preserve">brain. Thus, maintaining the potential of the brain in aging process is critical. </w:t>
      </w:r>
      <w:r w:rsidR="00505624" w:rsidRPr="000F5589">
        <w:rPr>
          <w:rFonts w:ascii="Times New Roman" w:eastAsia="Times" w:hAnsi="Times New Roman" w:cs="Times New Roman"/>
          <w:color w:val="000000"/>
          <w:sz w:val="24"/>
          <w:szCs w:val="24"/>
        </w:rPr>
        <w:t>Older</w:t>
      </w:r>
      <w:r w:rsidRPr="000F5589">
        <w:rPr>
          <w:rFonts w:ascii="Times New Roman" w:eastAsia="Times" w:hAnsi="Times New Roman" w:cs="Times New Roman"/>
          <w:color w:val="000000"/>
          <w:sz w:val="24"/>
          <w:szCs w:val="24"/>
        </w:rPr>
        <w:t xml:space="preserve"> people need to keep learning and continuing to do some activities to stimulate the brain and improve human intelligence until of 80-90 years </w:t>
      </w:r>
      <w:r w:rsidR="00542C57" w:rsidRPr="000F5589">
        <w:rPr>
          <w:rFonts w:ascii="Times New Roman" w:eastAsia="Times" w:hAnsi="Times New Roman" w:cs="Times New Roman"/>
          <w:color w:val="000000"/>
          <w:sz w:val="24"/>
          <w:szCs w:val="24"/>
        </w:rPr>
        <w:fldChar w:fldCharType="begin" w:fldLock="1"/>
      </w:r>
      <w:r w:rsidR="00542C57" w:rsidRPr="000F5589">
        <w:rPr>
          <w:rFonts w:ascii="Times New Roman" w:eastAsia="Times" w:hAnsi="Times New Roman" w:cs="Times New Roman"/>
          <w:color w:val="000000"/>
          <w:sz w:val="24"/>
          <w:szCs w:val="24"/>
        </w:rPr>
        <w:instrText>ADDIN CSL_CITATION {"citationItems":[{"id":"ITEM-1","itemData":{"DOI":"10.5281/zenodo.3365503","abstract":"ntroduction: The degradation of cognitive function present early dementia in elderly. Brain gym is one of the alternative implementation to improve the cognitive function of elderly. The objective of this study was to analyze the effect of brain gym to the improvement of cognitive function in elderly. Method: This study used Quasy Experimental design. The populations were elderly in Social Service Unit Tresna Werdha Lamongan. The samples were recruited using purposive sampling, consist of 30 respondents, taken according to the inclusion criteria. Samples then divided into 2 groups, experimental groups and control groups. The independent variable of research this study was brain gym and the dependent variable was cognitive function at elderly. Data were collected by using MMSE score and then analyzed using Wilcoxon Signed Rank Test and Mann Whitney Test with level of signifi cance α ≤ 0.05. Result: Result showed that there is an effect of brain gym to the improvement of cognitive function in elderly (p = 0.001). The difference of cognitive function also seen between experimental groups and control groups (p = 0.001). Discussion: The conclusion of this research is brain gym improve cognitive function in elderly. The simple movement of brain gym able to coordinate the brain function so the brain activity become more optimal hence the improvement of memory function, recall and concentration.","author":[{"dropping-particle":"","family":"Suhari","given":"","non-dropping-particle":"","parse-names":false,"suffix":""},{"dropping-particle":"","family":"Astuti","given":"Anggi","non-dropping-particle":"","parse-names":false,"suffix":""},{"dropping-particle":"","family":"Rahmawati","given":"Primasari Mahardhika","non-dropping-particle":"","parse-names":false,"suffix":""},{"dropping-particle":"","family":"Musviro","given":"","non-dropping-particle":"","parse-names":false,"suffix":""}],"container-title":"Jurnal Ners","id":"ITEM-1","issue":"031","issued":{"date-parts":[["2019"]]},"page":"79–86","title":"Brain Gym Improves Cognitive Function for Elderly with Dementia","type":"article-journal","volume":"5"},"uris":["http://www.mendeley.com/documents/?uuid=3db69c15-0c16-4d11-bb4a-026805115367"]}],"mendeley":{"formattedCitation":"(Suhari et al., 2019)","plainTextFormattedCitation":"(Suhari et al., 2019)","previouslyFormattedCitation":"(Suhari et al., 2019)"},"properties":{"noteIndex":0},"schema":"https://github.com/citation-style-language/schema/raw/master/csl-citation.json"}</w:instrText>
      </w:r>
      <w:r w:rsidR="00542C57" w:rsidRPr="000F5589">
        <w:rPr>
          <w:rFonts w:ascii="Times New Roman" w:eastAsia="Times" w:hAnsi="Times New Roman" w:cs="Times New Roman"/>
          <w:color w:val="000000"/>
          <w:sz w:val="24"/>
          <w:szCs w:val="24"/>
        </w:rPr>
        <w:fldChar w:fldCharType="separate"/>
      </w:r>
      <w:r w:rsidR="00542C57" w:rsidRPr="000F5589">
        <w:rPr>
          <w:rFonts w:ascii="Times New Roman" w:eastAsia="Times" w:hAnsi="Times New Roman" w:cs="Times New Roman"/>
          <w:noProof/>
          <w:color w:val="000000"/>
          <w:sz w:val="24"/>
          <w:szCs w:val="24"/>
        </w:rPr>
        <w:t>(Suhari et al., 2019)</w:t>
      </w:r>
      <w:r w:rsidR="00542C57"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w:t>
      </w:r>
      <w:r w:rsidR="0081715A" w:rsidRPr="000F5589">
        <w:rPr>
          <w:rFonts w:ascii="Times New Roman" w:eastAsia="Times" w:hAnsi="Times New Roman" w:cs="Times New Roman"/>
          <w:color w:val="000000"/>
          <w:sz w:val="24"/>
          <w:szCs w:val="24"/>
        </w:rPr>
        <w:t xml:space="preserve"> Cognitive training and physical exercise have been regarded as useful strategies to improve the cognitive function in older people even with cognitive impairment </w:t>
      </w:r>
      <w:r w:rsidR="0081715A"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12809/ajgg-2019-383-oa","abstract":"Background. This study compared the effects of Brain Gym (BG) exercises versus standard exercise (SE) on cognitive function, functional independence, physical fitness, and quality of life among institutionalised older adults with cognitive impairment.","author":[{"dropping-particle":"","family":"Cancela","given":"José M","non-dropping-particle":"","parse-names":false,"suffix":""},{"dropping-particle":"","family":"Casal","given":"Ángel","non-dropping-particle":"","parse-names":false,"suffix":""},{"dropping-particle":"","family":"Sánchez-Lastra","given":"Miguel A","non-dropping-particle":"","parse-names":false,"suffix":""},{"dropping-particle":"","family":"Ayán","given":"Carlos","non-dropping-particle":"","parse-names":false,"suffix":""}],"container-title":"Asian Journal of Gerontology and Geriatrics","id":"ITEM-1","issue":"1","issued":{"date-parts":[["2020"]]},"page":"1-7","title":"Brain Gym exercises versus standard exercises for institutionalised older people with cognitive impairment: a randomised controlled study","type":"article-journal","volume":"15"},"uris":["http://www.mendeley.com/documents/?uuid=648ac3ff-d545-48fb-a3fd-50b5f3466b76"]},{"id":"ITEM-2","itemData":{"DOI":"10.1001/jama.288.18.2271","ISSN":"0098-7484","abstract":"ContextCognitive function in older adults is related to independent living and need for care. However, few studies have addressed whether improving cognitive functions might have short- or long-term effects on activities related to living independently.ObjectiveTo evaluate whether 3 cognitive training interventions improve mental abilities and daily functioning in older, independent-living adults.DesignRandomized, controlled, single-blind trial with recruitment conducted from March 1998 to October 1999 and 2-year follow-up through December 2001.Setting and ParticipantsVolunteer sample of 2832 persons aged 65 to 94 years recruited from senior housing, community centers, and hospital/clinics in 6 metropolitan areas in the United States.InterventionsParticipants were randomly assigned to 1 of 4 groups: 10-session group training for memory (verbal episodic memory; n = 711), or reasoning (ability to solve problems that follow a serial pattern; n = 705), or speed of processing (visual search and identification; n = 712); or a no-contact control group (n = 704). For the 3 treatment groups, 4-session booster training was offered to a 60% random sample 11 months later.Main Outcome MeasuresCognitive function and cognitively demanding everyday functioning.ResultsThirty participants were incorrectly randomized and were excluded from the analysis. Each intervention improved the targeted cognitive ability compared with baseline, durable to 2 years (P&amp;lt;.001 for all). Eighty-seven percent of speed-, 74% of reasoning-, and 26% of memory-trained participants demonstrated reliable cognitive improvement immediately after the intervention period. Booster training enhanced training gains in speed (P&amp;lt;.001) and reasoning (P&amp;lt;.001) interventions (speed booster, 92%; no booster, 68%; reasoning booster, 72%; no booster, 49%), which were maintained at 2-year follow-up (P&amp;lt;.001 for both). No training effects on everyday functioning were detected at 2 years.ConclusionsResults support the effectiveness and durability of the cognitive training interventions in improving targeted cognitive abilities. Training effects were of a magnitude equivalent to the amount of decline expected in elderly persons without dementia over 7- to 14-year intervals. Because of minimal functional decline across all groups, longer follow-up is likely required to observe training effects on everyday function.","author":[{"dropping-particle":"","family":"Ball","given":"Karlene","non-dropping-particle":"","parse-names":false,"suffix":""},{"dropping-particle":"","family":"Berch","given":"Daniel B","non-dropping-particle":"","parse-names":false,"suffix":""},{"dropping-particle":"","family":"Helmers","given":"Karin F","non-dropping-particle":"","parse-names":false,"suffix":""},{"dropping-particle":"","family":"Jobe","given":"Jared B","non-dropping-particle":"","parse-names":false,"suffix":""},{"dropping-particle":"","family":"Leveck","given":"Mary D","non-dropping-particle":"","parse-names":false,"suffix":""},{"dropping-particle":"","family":"Marsiske","given":"Michael","non-dropping-particle":"","parse-names":false,"suffix":""},{"dropping-particle":"","family":"Morris","given":"John N","non-dropping-particle":"","parse-names":false,"suffix":""},{"dropping-particle":"","family":"Rebok","given":"George W","non-dropping-particle":"","parse-names":false,"suffix":""},{"dropping-particle":"","family":"Smith","given":"David M","non-dropping-particle":"","parse-names":false,"suffix":""},{"dropping-particle":"","family":"Tennstedt","given":"Sharon L","non-dropping-particle":"","parse-names":false,"suffix":""},{"dropping-particle":"","family":"Unverzagt","given":"Frederick W","non-dropping-particle":"","parse-names":false,"suffix":""},{"dropping-particle":"","family":"Willis","given":"Sherry L","non-dropping-particle":"","parse-names":false,"suffix":""},{"dropping-particle":"","family":"Group","given":"for the ACTIVE Study","non-dropping-particle":"","parse-names":false,"suffix":""}],"container-title":"JAMA","id":"ITEM-2","issue":"18","issued":{"date-parts":[["2002","11","13"]]},"page":"2271-2281","title":"Effects of Cognitive Training Interventions With Older AdultsA Randomized Controlled Trial","type":"article-journal","volume":"288"},"uris":["http://www.mendeley.com/documents/?uuid=ce6af486-b4ff-4d81-b8d5-cc1ec4b176a5"]}],"mendeley":{"formattedCitation":"(Ball et al., 2002; Cancela et al., 2020)","plainTextFormattedCitation":"(Ball et al., 2002; Cancela et al., 2020)","previouslyFormattedCitation":"(Ball et al., 2002; Cancela, Casal, Sánchez-Lastra, &amp; Ayán, 2020)"},"properties":{"noteIndex":0},"schema":"https://github.com/citation-style-language/schema/raw/master/csl-citation.json"}</w:instrText>
      </w:r>
      <w:r w:rsidR="0081715A"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Ball et al., 2002; Cancela et al., 2020)</w:t>
      </w:r>
      <w:r w:rsidR="0081715A" w:rsidRPr="000F5589">
        <w:rPr>
          <w:rFonts w:ascii="Times New Roman" w:eastAsia="Times" w:hAnsi="Times New Roman" w:cs="Times New Roman"/>
          <w:color w:val="000000"/>
          <w:sz w:val="24"/>
          <w:szCs w:val="24"/>
        </w:rPr>
        <w:fldChar w:fldCharType="end"/>
      </w:r>
      <w:r w:rsidR="0081715A" w:rsidRPr="000F5589">
        <w:rPr>
          <w:rFonts w:ascii="Times New Roman" w:eastAsia="Times" w:hAnsi="Times New Roman" w:cs="Times New Roman"/>
          <w:color w:val="000000"/>
          <w:sz w:val="24"/>
          <w:szCs w:val="24"/>
        </w:rPr>
        <w:t xml:space="preserve">. </w:t>
      </w:r>
    </w:p>
    <w:p w14:paraId="3E535763" w14:textId="4EFD0A73" w:rsidR="00542C57" w:rsidRPr="000F5589" w:rsidRDefault="00542C57" w:rsidP="00FC7CB5">
      <w:pPr>
        <w:widowControl w:val="0"/>
        <w:pBdr>
          <w:top w:val="nil"/>
          <w:left w:val="nil"/>
          <w:bottom w:val="nil"/>
          <w:right w:val="nil"/>
          <w:between w:val="nil"/>
        </w:pBdr>
        <w:spacing w:before="253" w:line="227"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Brain exercise or brain gymnastics (brain gym) stimulate brain function to b</w:t>
      </w:r>
      <w:r w:rsidR="00505624" w:rsidRPr="000F5589">
        <w:rPr>
          <w:rFonts w:ascii="Times New Roman" w:eastAsia="Times" w:hAnsi="Times New Roman" w:cs="Times New Roman"/>
          <w:color w:val="000000"/>
          <w:sz w:val="24"/>
          <w:szCs w:val="24"/>
        </w:rPr>
        <w:t>e more effective in the elderly</w:t>
      </w:r>
      <w:r w:rsidRPr="000F5589">
        <w:rPr>
          <w:rFonts w:ascii="Times New Roman" w:eastAsia="Times" w:hAnsi="Times New Roman" w:cs="Times New Roman"/>
          <w:color w:val="000000"/>
          <w:sz w:val="24"/>
          <w:szCs w:val="24"/>
        </w:rPr>
        <w:t xml:space="preserve"> and facilitate blood flow and oxygen to the brain. It is a series of </w:t>
      </w:r>
      <w:proofErr w:type="gramStart"/>
      <w:r w:rsidRPr="000F5589">
        <w:rPr>
          <w:rFonts w:ascii="Times New Roman" w:eastAsia="Times" w:hAnsi="Times New Roman" w:cs="Times New Roman"/>
          <w:color w:val="000000"/>
          <w:sz w:val="24"/>
          <w:szCs w:val="24"/>
        </w:rPr>
        <w:t>simples</w:t>
      </w:r>
      <w:proofErr w:type="gramEnd"/>
      <w:r w:rsidRPr="000F5589">
        <w:rPr>
          <w:rFonts w:ascii="Times New Roman" w:eastAsia="Times" w:hAnsi="Times New Roman" w:cs="Times New Roman"/>
          <w:color w:val="000000"/>
          <w:sz w:val="24"/>
          <w:szCs w:val="24"/>
        </w:rPr>
        <w:t xml:space="preserve"> movements that are fun to improve learning skills using the whole brain. </w:t>
      </w:r>
      <w:r w:rsidR="000455E0" w:rsidRPr="000F5589">
        <w:rPr>
          <w:rFonts w:ascii="Times New Roman" w:eastAsia="Times" w:hAnsi="Times New Roman" w:cs="Times New Roman"/>
          <w:color w:val="000000"/>
          <w:sz w:val="24"/>
          <w:szCs w:val="24"/>
        </w:rPr>
        <w:t xml:space="preserve">The reason behind brain exercise </w:t>
      </w:r>
      <w:r w:rsidR="00505624" w:rsidRPr="000F5589">
        <w:rPr>
          <w:rFonts w:ascii="Times New Roman" w:eastAsia="Times" w:hAnsi="Times New Roman" w:cs="Times New Roman"/>
          <w:color w:val="000000"/>
          <w:sz w:val="24"/>
          <w:szCs w:val="24"/>
        </w:rPr>
        <w:t>was</w:t>
      </w:r>
      <w:r w:rsidR="000455E0" w:rsidRPr="000F5589">
        <w:rPr>
          <w:rFonts w:ascii="Times New Roman" w:eastAsia="Times" w:hAnsi="Times New Roman" w:cs="Times New Roman"/>
          <w:color w:val="000000"/>
          <w:sz w:val="24"/>
          <w:szCs w:val="24"/>
        </w:rPr>
        <w:t xml:space="preserve"> to prevent cognitive decline </w:t>
      </w:r>
      <w:r w:rsidR="000455E0"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http://dx.doi.org/10.20473/jn.v15i2.19018 This","author":[{"dropping-particle":"","family":"Lowrani","given":"Martha","non-dropping-particle":"","parse-names":false,"suffix":""},{"dropping-particle":"","family":"Indarwati","given":"Retno","non-dropping-particle":"","parse-names":false,"suffix":""},{"dropping-particle":"","family":"Lestari","given":"Pudji","non-dropping-particle":"","parse-names":false,"suffix":""}],"id":"ITEM-1","issue":"2","issued":{"date-parts":[["2020"]]},"page":"221-229","title":"Systematic Review Non-pharmacological Therapy for the Elderly to Prevent Dementia through Cognitive Stimulation Therapy : A Systematic Review","type":"article-journal","volume":"15"},"uris":["http://www.mendeley.com/documents/?uuid=dffce219-b354-4809-961f-ad2c15f40e79"]}],"mendeley":{"formattedCitation":"(Lowrani et al., 2020)","plainTextFormattedCitation":"(Lowrani et al., 2020)","previouslyFormattedCitation":"(Lowrani, Indarwati, &amp; Lestari, 2020)"},"properties":{"noteIndex":0},"schema":"https://github.com/citation-style-language/schema/raw/master/csl-citation.json"}</w:instrText>
      </w:r>
      <w:r w:rsidR="000455E0"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Lowrani et al., 2020)</w:t>
      </w:r>
      <w:r w:rsidR="000455E0" w:rsidRPr="000F5589">
        <w:rPr>
          <w:rFonts w:ascii="Times New Roman" w:eastAsia="Times" w:hAnsi="Times New Roman" w:cs="Times New Roman"/>
          <w:color w:val="000000"/>
          <w:sz w:val="24"/>
          <w:szCs w:val="24"/>
        </w:rPr>
        <w:fldChar w:fldCharType="end"/>
      </w:r>
      <w:r w:rsidR="000455E0" w:rsidRPr="000F5589">
        <w:rPr>
          <w:rFonts w:ascii="Times New Roman" w:eastAsia="Times" w:hAnsi="Times New Roman" w:cs="Times New Roman"/>
          <w:color w:val="000000"/>
          <w:sz w:val="24"/>
          <w:szCs w:val="24"/>
        </w:rPr>
        <w:t xml:space="preserve">. </w:t>
      </w:r>
      <w:r w:rsidRPr="000F5589">
        <w:rPr>
          <w:rFonts w:ascii="Times New Roman" w:eastAsia="Times" w:hAnsi="Times New Roman" w:cs="Times New Roman"/>
          <w:color w:val="000000"/>
          <w:sz w:val="24"/>
          <w:szCs w:val="24"/>
        </w:rPr>
        <w:t xml:space="preserve">Brain gym can raise </w:t>
      </w:r>
      <w:r w:rsidRPr="000F5589">
        <w:rPr>
          <w:rFonts w:ascii="Times New Roman" w:eastAsia="Times" w:hAnsi="Times New Roman" w:cs="Times New Roman"/>
          <w:color w:val="000000"/>
          <w:sz w:val="24"/>
          <w:szCs w:val="24"/>
        </w:rPr>
        <w:lastRenderedPageBreak/>
        <w:t xml:space="preserve">awareness in </w:t>
      </w:r>
      <w:r w:rsidR="00505624" w:rsidRPr="000F5589">
        <w:rPr>
          <w:rFonts w:ascii="Times New Roman" w:eastAsia="Times" w:hAnsi="Times New Roman" w:cs="Times New Roman"/>
          <w:color w:val="000000"/>
          <w:sz w:val="24"/>
          <w:szCs w:val="24"/>
        </w:rPr>
        <w:t xml:space="preserve">the </w:t>
      </w:r>
      <w:r w:rsidRPr="000F5589">
        <w:rPr>
          <w:rFonts w:ascii="Times New Roman" w:eastAsia="Times" w:hAnsi="Times New Roman" w:cs="Times New Roman"/>
          <w:color w:val="000000"/>
          <w:sz w:val="24"/>
          <w:szCs w:val="24"/>
        </w:rPr>
        <w:t xml:space="preserve">elderly. Reticular activating system (RAS) that is an alertness </w:t>
      </w:r>
      <w:proofErr w:type="spellStart"/>
      <w:r w:rsidRPr="000F5589">
        <w:rPr>
          <w:rFonts w:ascii="Times New Roman" w:eastAsia="Times" w:hAnsi="Times New Roman" w:cs="Times New Roman"/>
          <w:color w:val="000000"/>
          <w:sz w:val="24"/>
          <w:szCs w:val="24"/>
        </w:rPr>
        <w:t>center</w:t>
      </w:r>
      <w:proofErr w:type="spellEnd"/>
      <w:r w:rsidRPr="000F5589">
        <w:rPr>
          <w:rFonts w:ascii="Times New Roman" w:eastAsia="Times" w:hAnsi="Times New Roman" w:cs="Times New Roman"/>
          <w:color w:val="000000"/>
          <w:sz w:val="24"/>
          <w:szCs w:val="24"/>
        </w:rPr>
        <w:t xml:space="preserve"> in human can be alerted again with brain gym</w:t>
      </w:r>
      <w:r w:rsidR="00112C5F" w:rsidRPr="000F5589">
        <w:rPr>
          <w:rFonts w:ascii="Times New Roman" w:eastAsia="Times" w:hAnsi="Times New Roman" w:cs="Times New Roman"/>
          <w:color w:val="000000"/>
          <w:sz w:val="24"/>
          <w:szCs w:val="24"/>
        </w:rPr>
        <w:t>. It provide</w:t>
      </w:r>
      <w:r w:rsidR="00505624" w:rsidRPr="000F5589">
        <w:rPr>
          <w:rFonts w:ascii="Times New Roman" w:eastAsia="Times" w:hAnsi="Times New Roman" w:cs="Times New Roman"/>
          <w:color w:val="000000"/>
          <w:sz w:val="24"/>
          <w:szCs w:val="24"/>
        </w:rPr>
        <w:t>s a stimulus to repair the fibre</w:t>
      </w:r>
      <w:r w:rsidR="00112C5F" w:rsidRPr="000F5589">
        <w:rPr>
          <w:rFonts w:ascii="Times New Roman" w:eastAsia="Times" w:hAnsi="Times New Roman" w:cs="Times New Roman"/>
          <w:color w:val="000000"/>
          <w:sz w:val="24"/>
          <w:szCs w:val="24"/>
        </w:rPr>
        <w:t xml:space="preserve">s in the corpus </w:t>
      </w:r>
      <w:proofErr w:type="spellStart"/>
      <w:r w:rsidR="00112C5F" w:rsidRPr="000F5589">
        <w:rPr>
          <w:rFonts w:ascii="Times New Roman" w:eastAsia="Times" w:hAnsi="Times New Roman" w:cs="Times New Roman"/>
          <w:color w:val="000000"/>
          <w:sz w:val="24"/>
          <w:szCs w:val="24"/>
        </w:rPr>
        <w:t>collosum</w:t>
      </w:r>
      <w:proofErr w:type="spellEnd"/>
      <w:r w:rsidR="00112C5F" w:rsidRPr="000F5589">
        <w:rPr>
          <w:rFonts w:ascii="Times New Roman" w:eastAsia="Times" w:hAnsi="Times New Roman" w:cs="Times New Roman"/>
          <w:color w:val="000000"/>
          <w:sz w:val="24"/>
          <w:szCs w:val="24"/>
        </w:rPr>
        <w:t xml:space="preserve"> which provides many two-way neural connections between the cortical areas of both brain hemispheres, including the hippocampus and amygdale. The hippocampus roles </w:t>
      </w:r>
      <w:r w:rsidR="00505624" w:rsidRPr="000F5589">
        <w:rPr>
          <w:rFonts w:ascii="Times New Roman" w:eastAsia="Times" w:hAnsi="Times New Roman" w:cs="Times New Roman"/>
          <w:color w:val="000000"/>
          <w:sz w:val="24"/>
          <w:szCs w:val="24"/>
        </w:rPr>
        <w:t>in</w:t>
      </w:r>
      <w:r w:rsidR="00112C5F" w:rsidRPr="000F5589">
        <w:rPr>
          <w:rFonts w:ascii="Times New Roman" w:eastAsia="Times" w:hAnsi="Times New Roman" w:cs="Times New Roman"/>
          <w:color w:val="000000"/>
          <w:sz w:val="24"/>
          <w:szCs w:val="24"/>
        </w:rPr>
        <w:t xml:space="preserve"> consolidat</w:t>
      </w:r>
      <w:r w:rsidR="00505624" w:rsidRPr="000F5589">
        <w:rPr>
          <w:rFonts w:ascii="Times New Roman" w:eastAsia="Times" w:hAnsi="Times New Roman" w:cs="Times New Roman"/>
          <w:color w:val="000000"/>
          <w:sz w:val="24"/>
          <w:szCs w:val="24"/>
        </w:rPr>
        <w:t>ing</w:t>
      </w:r>
      <w:r w:rsidR="00112C5F" w:rsidRPr="000F5589">
        <w:rPr>
          <w:rFonts w:ascii="Times New Roman" w:eastAsia="Times" w:hAnsi="Times New Roman" w:cs="Times New Roman"/>
          <w:color w:val="000000"/>
          <w:sz w:val="24"/>
          <w:szCs w:val="24"/>
        </w:rPr>
        <w:t xml:space="preserve"> as a cross-reference system and links certain aspects of memory stores in separate parts of the brain then increase nucleic acid in changes in neuronal memory. The brain gymnastic movement reactivates the neural connections between the body and the brain so as to facilitate the flow of electromagnetic energy throughout the body. This movement supports electrical and chemical changes that take place on all mental and physical events </w:t>
      </w:r>
      <w:r w:rsidRPr="000F5589">
        <w:rPr>
          <w:rFonts w:ascii="Times New Roman" w:eastAsia="Times" w:hAnsi="Times New Roman" w:cs="Times New Roman"/>
          <w:color w:val="000000"/>
          <w:sz w:val="24"/>
          <w:szCs w:val="24"/>
        </w:rPr>
        <w:t xml:space="preserve"> </w:t>
      </w:r>
      <w:r w:rsidRPr="000F5589">
        <w:rPr>
          <w:rFonts w:ascii="Times New Roman" w:eastAsia="Times" w:hAnsi="Times New Roman" w:cs="Times New Roman"/>
          <w:color w:val="000000"/>
          <w:sz w:val="24"/>
          <w:szCs w:val="24"/>
        </w:rPr>
        <w:fldChar w:fldCharType="begin" w:fldLock="1"/>
      </w:r>
      <w:r w:rsidR="000455E0" w:rsidRPr="000F5589">
        <w:rPr>
          <w:rFonts w:ascii="Times New Roman" w:eastAsia="Times" w:hAnsi="Times New Roman" w:cs="Times New Roman"/>
          <w:color w:val="000000"/>
          <w:sz w:val="24"/>
          <w:szCs w:val="24"/>
        </w:rPr>
        <w:instrText>ADDIN CSL_CITATION {"citationItems":[{"id":"ITEM-1","itemData":{"DOI":"10.5281/zenodo.3365503","abstract":"ntroduction: The degradation of cognitive function present early dementia in elderly. Brain gym is one of the alternative implementation to improve the cognitive function of elderly. The objective of this study was to analyze the effect of brain gym to the improvement of cognitive function in elderly. Method: This study used Quasy Experimental design. The populations were elderly in Social Service Unit Tresna Werdha Lamongan. The samples were recruited using purposive sampling, consist of 30 respondents, taken according to the inclusion criteria. Samples then divided into 2 groups, experimental groups and control groups. The independent variable of research this study was brain gym and the dependent variable was cognitive function at elderly. Data were collected by using MMSE score and then analyzed using Wilcoxon Signed Rank Test and Mann Whitney Test with level of signifi cance α ≤ 0.05. Result: Result showed that there is an effect of brain gym to the improvement of cognitive function in elderly (p = 0.001). The difference of cognitive function also seen between experimental groups and control groups (p = 0.001). Discussion: The conclusion of this research is brain gym improve cognitive function in elderly. The simple movement of brain gym able to coordinate the brain function so the brain activity become more optimal hence the improvement of memory function, recall and concentration.","author":[{"dropping-particle":"","family":"Suhari","given":"","non-dropping-particle":"","parse-names":false,"suffix":""},{"dropping-particle":"","family":"Astuti","given":"Anggi","non-dropping-particle":"","parse-names":false,"suffix":""},{"dropping-particle":"","family":"Rahmawati","given":"Primasari Mahardhika","non-dropping-particle":"","parse-names":false,"suffix":""},{"dropping-particle":"","family":"Musviro","given":"","non-dropping-particle":"","parse-names":false,"suffix":""}],"container-title":"Jurnal Ners","id":"ITEM-1","issue":"031","issued":{"date-parts":[["2019"]]},"page":"79–86","title":"Brain Gym Improves Cognitive Function for Elderly with Dementia","type":"article-journal","volume":"5"},"uris":["http://www.mendeley.com/documents/?uuid=3db69c15-0c16-4d11-bb4a-026805115367"]},{"id":"ITEM-2","itemData":{"DOI":"10.12809/ajgg-2019-383-oa","abstract":"Background. This study compared the effects of Brain Gym (BG) exercises versus standard exercise (SE) on cognitive function, functional independence, physical fitness, and quality of life among institutionalised older adults with cognitive impairment.","author":[{"dropping-particle":"","family":"Cancela","given":"José M","non-dropping-particle":"","parse-names":false,"suffix":""},{"dropping-particle":"","family":"Casal","given":"Ángel","non-dropping-particle":"","parse-names":false,"suffix":""},{"dropping-particle":"","family":"Sánchez-Lastra","given":"Miguel A","non-dropping-particle":"","parse-names":false,"suffix":""},{"dropping-particle":"","family":"Ayán","given":"Carlos","non-dropping-particle":"","parse-names":false,"suffix":""}],"container-title":"Asian Journal of Gerontology and Geriatrics","id":"ITEM-2","issue":"1","issued":{"date-parts":[["2020"]]},"page":"1-7","title":"Brain Gym exercises versus standard exercises for institutionalised older people with cognitive impairment: a randomised controlled study","type":"article-journal","volume":"15"},"uris":["http://www.mendeley.com/documents/?uuid=648ac3ff-d545-48fb-a3fd-50b5f3466b76"]}],"mendeley":{"formattedCitation":"(Cancela et al., 2020; Suhari et al., 2019)","plainTextFormattedCitation":"(Cancela et al., 2020; Suhari et al., 2019)","previouslyFormattedCitation":"(Cancela et al., 2020; Suhari et al., 2019)"},"properties":{"noteIndex":0},"schema":"https://github.com/citation-style-language/schema/raw/master/csl-citation.json"}</w:instrText>
      </w:r>
      <w:r w:rsidRPr="000F5589">
        <w:rPr>
          <w:rFonts w:ascii="Times New Roman" w:eastAsia="Times" w:hAnsi="Times New Roman" w:cs="Times New Roman"/>
          <w:color w:val="000000"/>
          <w:sz w:val="24"/>
          <w:szCs w:val="24"/>
        </w:rPr>
        <w:fldChar w:fldCharType="separate"/>
      </w:r>
      <w:r w:rsidR="0081715A" w:rsidRPr="000F5589">
        <w:rPr>
          <w:rFonts w:ascii="Times New Roman" w:eastAsia="Times" w:hAnsi="Times New Roman" w:cs="Times New Roman"/>
          <w:noProof/>
          <w:color w:val="000000"/>
          <w:sz w:val="24"/>
          <w:szCs w:val="24"/>
        </w:rPr>
        <w:t>(Cancela et al., 2020; Suhari et al., 2019)</w:t>
      </w:r>
      <w:r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 xml:space="preserve">. </w:t>
      </w:r>
    </w:p>
    <w:p w14:paraId="6B89D4D3" w14:textId="541EA570" w:rsidR="001C4A78" w:rsidRPr="000F5589" w:rsidRDefault="00794AB4" w:rsidP="001C4A78">
      <w:pPr>
        <w:widowControl w:val="0"/>
        <w:pBdr>
          <w:top w:val="nil"/>
          <w:left w:val="nil"/>
          <w:bottom w:val="nil"/>
          <w:right w:val="nil"/>
          <w:between w:val="nil"/>
        </w:pBdr>
        <w:spacing w:before="253" w:line="227"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The recent study showed a difference in cognitiv</w:t>
      </w:r>
      <w:r w:rsidR="00505624" w:rsidRPr="000F5589">
        <w:rPr>
          <w:rFonts w:ascii="Times New Roman" w:eastAsia="Times" w:hAnsi="Times New Roman" w:cs="Times New Roman"/>
          <w:color w:val="000000"/>
          <w:sz w:val="24"/>
          <w:szCs w:val="24"/>
        </w:rPr>
        <w:t>e function after brain gym for two</w:t>
      </w:r>
      <w:r w:rsidRPr="000F5589">
        <w:rPr>
          <w:rFonts w:ascii="Times New Roman" w:eastAsia="Times" w:hAnsi="Times New Roman" w:cs="Times New Roman"/>
          <w:color w:val="000000"/>
          <w:sz w:val="24"/>
          <w:szCs w:val="24"/>
        </w:rPr>
        <w:t xml:space="preserve"> weeks. </w:t>
      </w:r>
      <w:r w:rsidR="00505624" w:rsidRPr="000F5589">
        <w:rPr>
          <w:rFonts w:ascii="Times New Roman" w:eastAsia="Times" w:hAnsi="Times New Roman" w:cs="Times New Roman"/>
          <w:color w:val="000000"/>
          <w:sz w:val="24"/>
          <w:szCs w:val="24"/>
        </w:rPr>
        <w:t>It</w:t>
      </w:r>
      <w:r w:rsidRPr="000F5589">
        <w:rPr>
          <w:rFonts w:ascii="Times New Roman" w:eastAsia="Times" w:hAnsi="Times New Roman" w:cs="Times New Roman"/>
          <w:color w:val="000000"/>
          <w:sz w:val="24"/>
          <w:szCs w:val="24"/>
        </w:rPr>
        <w:t xml:space="preserve"> proves that</w:t>
      </w:r>
      <w:r w:rsidR="00505624" w:rsidRPr="000F5589">
        <w:rPr>
          <w:rFonts w:ascii="Times New Roman" w:eastAsia="Times" w:hAnsi="Times New Roman" w:cs="Times New Roman"/>
          <w:color w:val="000000"/>
          <w:sz w:val="24"/>
          <w:szCs w:val="24"/>
        </w:rPr>
        <w:t xml:space="preserve"> the</w:t>
      </w:r>
      <w:r w:rsidRPr="000F5589">
        <w:rPr>
          <w:rFonts w:ascii="Times New Roman" w:eastAsia="Times" w:hAnsi="Times New Roman" w:cs="Times New Roman"/>
          <w:color w:val="000000"/>
          <w:sz w:val="24"/>
          <w:szCs w:val="24"/>
        </w:rPr>
        <w:t xml:space="preserve"> brain gym has a positive impact </w:t>
      </w:r>
      <w:r w:rsidR="00505624" w:rsidRPr="000F5589">
        <w:rPr>
          <w:rFonts w:ascii="Times New Roman" w:eastAsia="Times" w:hAnsi="Times New Roman" w:cs="Times New Roman"/>
          <w:color w:val="000000"/>
          <w:sz w:val="24"/>
          <w:szCs w:val="24"/>
        </w:rPr>
        <w:t>on</w:t>
      </w:r>
      <w:r w:rsidRPr="000F5589">
        <w:rPr>
          <w:rFonts w:ascii="Times New Roman" w:eastAsia="Times" w:hAnsi="Times New Roman" w:cs="Times New Roman"/>
          <w:color w:val="000000"/>
          <w:sz w:val="24"/>
          <w:szCs w:val="24"/>
        </w:rPr>
        <w:t xml:space="preserve"> improving cognitive function in the elderly. Another study concluded that brain exercise </w:t>
      </w:r>
      <w:r w:rsidR="00505624" w:rsidRPr="000F5589">
        <w:rPr>
          <w:rFonts w:ascii="Times New Roman" w:eastAsia="Times" w:hAnsi="Times New Roman" w:cs="Times New Roman"/>
          <w:color w:val="000000"/>
          <w:sz w:val="24"/>
          <w:szCs w:val="24"/>
        </w:rPr>
        <w:t>a</w:t>
      </w:r>
      <w:r w:rsidRPr="000F5589">
        <w:rPr>
          <w:rFonts w:ascii="Times New Roman" w:eastAsia="Times" w:hAnsi="Times New Roman" w:cs="Times New Roman"/>
          <w:color w:val="000000"/>
          <w:sz w:val="24"/>
          <w:szCs w:val="24"/>
        </w:rPr>
        <w:t>ffect</w:t>
      </w:r>
      <w:r w:rsidR="00505624" w:rsidRPr="000F5589">
        <w:rPr>
          <w:rFonts w:ascii="Times New Roman" w:eastAsia="Times" w:hAnsi="Times New Roman" w:cs="Times New Roman"/>
          <w:color w:val="000000"/>
          <w:sz w:val="24"/>
          <w:szCs w:val="24"/>
        </w:rPr>
        <w:t>ed on increasing the Mini-</w:t>
      </w:r>
      <w:r w:rsidRPr="000F5589">
        <w:rPr>
          <w:rFonts w:ascii="Times New Roman" w:eastAsia="Times" w:hAnsi="Times New Roman" w:cs="Times New Roman"/>
          <w:color w:val="000000"/>
          <w:sz w:val="24"/>
          <w:szCs w:val="24"/>
        </w:rPr>
        <w:t xml:space="preserve">Mental State Examination (MMSE) score. Brain exercise in the elderly is expected to improve cognitive function that decreases in old age, as well as increase the enthusiasm and concentration of the elderly (Yusuf, A., </w:t>
      </w:r>
      <w:proofErr w:type="spellStart"/>
      <w:r w:rsidRPr="000F5589">
        <w:rPr>
          <w:rFonts w:ascii="Times New Roman" w:eastAsia="Times" w:hAnsi="Times New Roman" w:cs="Times New Roman"/>
          <w:color w:val="000000"/>
          <w:sz w:val="24"/>
          <w:szCs w:val="24"/>
        </w:rPr>
        <w:t>Retno</w:t>
      </w:r>
      <w:proofErr w:type="spellEnd"/>
      <w:r w:rsidRPr="000F5589">
        <w:rPr>
          <w:rFonts w:ascii="Times New Roman" w:eastAsia="Times" w:hAnsi="Times New Roman" w:cs="Times New Roman"/>
          <w:color w:val="000000"/>
          <w:sz w:val="24"/>
          <w:szCs w:val="24"/>
        </w:rPr>
        <w:t xml:space="preserve">, I., &amp; </w:t>
      </w:r>
      <w:proofErr w:type="spellStart"/>
      <w:r w:rsidRPr="000F5589">
        <w:rPr>
          <w:rFonts w:ascii="Times New Roman" w:eastAsia="Times" w:hAnsi="Times New Roman" w:cs="Times New Roman"/>
          <w:color w:val="000000"/>
          <w:sz w:val="24"/>
          <w:szCs w:val="24"/>
        </w:rPr>
        <w:t>Arifudin</w:t>
      </w:r>
      <w:proofErr w:type="spellEnd"/>
      <w:r w:rsidRPr="000F5589">
        <w:rPr>
          <w:rFonts w:ascii="Times New Roman" w:eastAsia="Times" w:hAnsi="Times New Roman" w:cs="Times New Roman"/>
          <w:color w:val="000000"/>
          <w:sz w:val="24"/>
          <w:szCs w:val="24"/>
        </w:rPr>
        <w:t>, D.J., 2016)</w:t>
      </w:r>
      <w:r w:rsidR="00083F20" w:rsidRPr="000F5589">
        <w:rPr>
          <w:rFonts w:ascii="Times New Roman" w:eastAsia="Times" w:hAnsi="Times New Roman" w:cs="Times New Roman"/>
          <w:color w:val="000000"/>
          <w:sz w:val="24"/>
          <w:szCs w:val="24"/>
        </w:rPr>
        <w:t xml:space="preserve">. </w:t>
      </w:r>
      <w:r w:rsidR="00505624" w:rsidRPr="000F5589">
        <w:rPr>
          <w:rFonts w:ascii="Times New Roman" w:eastAsia="Times" w:hAnsi="Times New Roman" w:cs="Times New Roman"/>
          <w:color w:val="000000"/>
          <w:sz w:val="24"/>
          <w:szCs w:val="24"/>
        </w:rPr>
        <w:t>It</w:t>
      </w:r>
      <w:r w:rsidR="00083F20" w:rsidRPr="000F5589">
        <w:rPr>
          <w:rFonts w:ascii="Times New Roman" w:eastAsia="Times" w:hAnsi="Times New Roman" w:cs="Times New Roman"/>
          <w:color w:val="000000"/>
          <w:sz w:val="24"/>
          <w:szCs w:val="24"/>
        </w:rPr>
        <w:t xml:space="preserve"> </w:t>
      </w:r>
      <w:r w:rsidR="00505624" w:rsidRPr="000F5589">
        <w:rPr>
          <w:rFonts w:ascii="Times New Roman" w:eastAsia="Times" w:hAnsi="Times New Roman" w:cs="Times New Roman"/>
          <w:color w:val="000000"/>
          <w:sz w:val="24"/>
          <w:szCs w:val="24"/>
        </w:rPr>
        <w:t xml:space="preserve">is in line with other </w:t>
      </w:r>
      <w:proofErr w:type="spellStart"/>
      <w:r w:rsidR="00505624" w:rsidRPr="000F5589">
        <w:rPr>
          <w:rFonts w:ascii="Times New Roman" w:eastAsia="Times" w:hAnsi="Times New Roman" w:cs="Times New Roman"/>
          <w:color w:val="000000"/>
          <w:sz w:val="24"/>
          <w:szCs w:val="24"/>
        </w:rPr>
        <w:t>studes</w:t>
      </w:r>
      <w:proofErr w:type="spellEnd"/>
      <w:r w:rsidR="00083F20" w:rsidRPr="000F5589">
        <w:rPr>
          <w:rFonts w:ascii="Times New Roman" w:eastAsia="Times" w:hAnsi="Times New Roman" w:cs="Times New Roman"/>
          <w:color w:val="000000"/>
          <w:sz w:val="24"/>
          <w:szCs w:val="24"/>
        </w:rPr>
        <w:t xml:space="preserve"> that </w:t>
      </w:r>
      <w:r w:rsidR="00505624" w:rsidRPr="000F5589">
        <w:rPr>
          <w:rFonts w:ascii="Times New Roman" w:eastAsia="Times" w:hAnsi="Times New Roman" w:cs="Times New Roman"/>
          <w:color w:val="000000"/>
          <w:sz w:val="24"/>
          <w:szCs w:val="24"/>
        </w:rPr>
        <w:t xml:space="preserve">the </w:t>
      </w:r>
      <w:r w:rsidR="00083F20" w:rsidRPr="000F5589">
        <w:rPr>
          <w:rFonts w:ascii="Times New Roman" w:eastAsia="Times" w:hAnsi="Times New Roman" w:cs="Times New Roman"/>
          <w:color w:val="000000"/>
          <w:sz w:val="24"/>
          <w:szCs w:val="24"/>
        </w:rPr>
        <w:t xml:space="preserve">brain gym has a significant effect on the improvement of cognitive function of </w:t>
      </w:r>
      <w:r w:rsidR="00505624" w:rsidRPr="000F5589">
        <w:rPr>
          <w:rFonts w:ascii="Times New Roman" w:eastAsia="Times" w:hAnsi="Times New Roman" w:cs="Times New Roman"/>
          <w:color w:val="000000"/>
          <w:sz w:val="24"/>
          <w:szCs w:val="24"/>
        </w:rPr>
        <w:t xml:space="preserve">the </w:t>
      </w:r>
      <w:r w:rsidR="00083F20" w:rsidRPr="000F5589">
        <w:rPr>
          <w:rFonts w:ascii="Times New Roman" w:eastAsia="Times" w:hAnsi="Times New Roman" w:cs="Times New Roman"/>
          <w:color w:val="000000"/>
          <w:sz w:val="24"/>
          <w:szCs w:val="24"/>
        </w:rPr>
        <w:t>elderly</w:t>
      </w:r>
      <w:r w:rsidR="0081715A" w:rsidRPr="000F5589">
        <w:rPr>
          <w:rFonts w:ascii="Times New Roman" w:eastAsia="Times" w:hAnsi="Times New Roman" w:cs="Times New Roman"/>
          <w:color w:val="000000"/>
          <w:sz w:val="24"/>
          <w:szCs w:val="24"/>
        </w:rPr>
        <w:t xml:space="preserve"> </w:t>
      </w:r>
      <w:r w:rsidR="0081715A" w:rsidRPr="000F5589">
        <w:rPr>
          <w:rFonts w:ascii="Times New Roman" w:eastAsia="Times" w:hAnsi="Times New Roman" w:cs="Times New Roman"/>
          <w:color w:val="000000"/>
          <w:sz w:val="24"/>
          <w:szCs w:val="24"/>
        </w:rPr>
        <w:fldChar w:fldCharType="begin" w:fldLock="1"/>
      </w:r>
      <w:r w:rsidR="000455E0" w:rsidRPr="000F5589">
        <w:rPr>
          <w:rFonts w:ascii="Times New Roman" w:eastAsia="Times" w:hAnsi="Times New Roman" w:cs="Times New Roman"/>
          <w:color w:val="000000"/>
          <w:sz w:val="24"/>
          <w:szCs w:val="24"/>
        </w:rPr>
        <w:instrText>ADDIN CSL_CITATION {"citationItems":[{"id":"ITEM-1","itemData":{"abstract":"Cognitive function of the elderly is influenced by several factors such as age, sex, education and physical activity so that it can impact on the decreasing of progressive cognitive function. As power center of thinking, brain requires to be taken care by making a simple movement that followed by various of brain fuction component like vision, imagination, hearing and emotion. The objective of study is to find the difference of effectiveness of brain gymnastics and brain vitalization gymnastics in increasing of cognitive function of the elderly. It is quantitative study by using design of Quasi Experimental Pre and Post Test without Control Group. The data collecting is using questionnaires of MMSE. The number of respondents is 34 elderly with consecutive sampling technique by using Simple Paired T-test, Wicoxon and Mann Whitney. It indicates that the result of statistical test with Simple Paired T-test in group of brain gymnastics obtained p value 0,000 (p value &lt; 0,050), so that it is stated that there is a significant difference between cognitive function in group of brain gymnastics before and after treatment, Wilcoxon test in group of brain vitalization gymnastics obtained p value 0,000 (p value &lt; 0,050) so that there it is a significant difference between cognitive function in brain vitalization gymnastics group before and after treatment. The result of statistical test of Mann Whitney obtained p value or significant 0,004 (p value &lt; 0,050), this it can be concluded that there is a significant defference between cognitive function in group of brain gymnastics and brain vitalization gymnastics. There is significant difference between cognitive function in group of brain gymnastics and brain vitalization gymnastics in Pucang Gading Social Rehabilitation Unit of Semarang (p value &lt; 0,050).","author":[{"dropping-particle":"","family":"Ardian","given":"Iwan","non-dropping-particle":"","parse-names":false,"suffix":""},{"dropping-particle":"","family":"Nuraini","given":"Nuraini","non-dropping-particle":"","parse-names":false,"suffix":""}],"container-title":"NurseLine Journal; Vol 3 No 1 (2018): Mei 2018DO - 10.19184/nlj.v3i1.7001","id":"ITEM-1","issued":{"date-parts":[["2018","7","11"]]},"title":"The Effectiveness of Brain Gym and Brain Vitalization Gym in Increasing Cognitive Function of The Elderly in Pucang Gading Social Rehabilitation Unit of Semarang","type":"article-journal"},"uris":["http://www.mendeley.com/documents/?uuid=8ecb4573-de8b-4803-853f-fcc9909b0357"]},{"id":"ITEM-2","itemData":{"DOI":"10.26699/jnk.v1i2.art.p087-092","ISSN":"2355-052X","abstract":"The decline of cognitive function is a process of mental decline that include attention, language, memory, orientation capability, calculation and reasoning. Cognitive function changed significantly along the trajectories of the aging process. The function of Brain gym is important to improve brain function decline of the cognitive function in the elderly. The way of brain gym is to make a balance between the left and right brain functions. The purpose of this study was to determine the effect of brain gym to the enhancement of cognitive function in elderly at UPT PSLU Blitar. Method: The research design was one group pre-post test design on December 2-21 Juli 2014. The sampel of the research was 18 elderly at UPT PSLU Blitar, it was chosen using purposive sampling. The data analysis used Wilcoxon Signed Rank test. Result: The results showed that the elderly cognitive decline before doing the brain gym were 9 people (50%) in the category of severe, and after doing the brain gym the result were increased in the category of normal. There was significant effect in the catogories of cognitive function with p value 0.00. Discussion: It was suggested for nurses that brain gym had an effect to the improvement of cognitive function to elderly.","author":[{"dropping-particle":"","family":"Amtonis","given":"Inosensia","non-dropping-particle":"","parse-names":false,"suffix":""},{"dropping-particle":"","family":"Fata","given":"Ulfa Husnul","non-dropping-particle":"","parse-names":false,"suffix":""}],"container-title":"Jurnal Ners dan Kebidanan (Journal of Ners and Midwifery)","id":"ITEM-2","issue":"2","issued":{"date-parts":[["2014"]]},"page":"087-092","title":"The Effect of Brain Gym to the Improvement of Cognitive Function","type":"article-journal","volume":"1"},"uris":["http://www.mendeley.com/documents/?uuid=26db843f-4ce0-44bb-9319-28aed96c4cf4"]}],"mendeley":{"formattedCitation":"(Amtonis &amp; Fata, 2014; Ardian &amp; Nuraini, 2018)","plainTextFormattedCitation":"(Amtonis &amp; Fata, 2014; Ardian &amp; Nuraini, 2018)","previouslyFormattedCitation":"(Amtonis &amp; Fata, 2014; Ardian &amp; Nuraini, 2018)"},"properties":{"noteIndex":0},"schema":"https://github.com/citation-style-language/schema/raw/master/csl-citation.json"}</w:instrText>
      </w:r>
      <w:r w:rsidR="0081715A" w:rsidRPr="000F5589">
        <w:rPr>
          <w:rFonts w:ascii="Times New Roman" w:eastAsia="Times" w:hAnsi="Times New Roman" w:cs="Times New Roman"/>
          <w:color w:val="000000"/>
          <w:sz w:val="24"/>
          <w:szCs w:val="24"/>
        </w:rPr>
        <w:fldChar w:fldCharType="separate"/>
      </w:r>
      <w:r w:rsidR="000455E0" w:rsidRPr="000F5589">
        <w:rPr>
          <w:rFonts w:ascii="Times New Roman" w:eastAsia="Times" w:hAnsi="Times New Roman" w:cs="Times New Roman"/>
          <w:noProof/>
          <w:color w:val="000000"/>
          <w:sz w:val="24"/>
          <w:szCs w:val="24"/>
        </w:rPr>
        <w:t>(Amtonis &amp; Fata, 2014; Ardian &amp; Nuraini, 2018)</w:t>
      </w:r>
      <w:r w:rsidR="0081715A" w:rsidRPr="000F5589">
        <w:rPr>
          <w:rFonts w:ascii="Times New Roman" w:eastAsia="Times" w:hAnsi="Times New Roman" w:cs="Times New Roman"/>
          <w:color w:val="000000"/>
          <w:sz w:val="24"/>
          <w:szCs w:val="24"/>
        </w:rPr>
        <w:fldChar w:fldCharType="end"/>
      </w:r>
      <w:r w:rsidR="00083F20" w:rsidRPr="000F5589">
        <w:rPr>
          <w:rFonts w:ascii="Times New Roman" w:eastAsia="Times" w:hAnsi="Times New Roman" w:cs="Times New Roman"/>
          <w:color w:val="000000"/>
          <w:sz w:val="24"/>
          <w:szCs w:val="24"/>
        </w:rPr>
        <w:t>. Exercise in the brain gym stimulate</w:t>
      </w:r>
      <w:r w:rsidR="00505624" w:rsidRPr="000F5589">
        <w:rPr>
          <w:rFonts w:ascii="Times New Roman" w:eastAsia="Times" w:hAnsi="Times New Roman" w:cs="Times New Roman"/>
          <w:color w:val="000000"/>
          <w:sz w:val="24"/>
          <w:szCs w:val="24"/>
        </w:rPr>
        <w:t>s</w:t>
      </w:r>
      <w:r w:rsidR="00083F20" w:rsidRPr="000F5589">
        <w:rPr>
          <w:rFonts w:ascii="Times New Roman" w:eastAsia="Times" w:hAnsi="Times New Roman" w:cs="Times New Roman"/>
          <w:color w:val="000000"/>
          <w:sz w:val="24"/>
          <w:szCs w:val="24"/>
        </w:rPr>
        <w:t xml:space="preserve"> the brain by releasing stress, increasing learning concentration, clearing the mind, improving memory and cognitive abilities such as alertness, concentration, and speed in the learning process</w:t>
      </w:r>
      <w:r w:rsidR="006A2DCA" w:rsidRPr="000F5589">
        <w:rPr>
          <w:rFonts w:ascii="Times New Roman" w:eastAsia="Times" w:hAnsi="Times New Roman" w:cs="Times New Roman"/>
          <w:color w:val="000000"/>
          <w:sz w:val="24"/>
          <w:szCs w:val="24"/>
        </w:rPr>
        <w:t xml:space="preserve"> </w:t>
      </w:r>
      <w:r w:rsidR="006A2DCA"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29082/IJNMS/2017/Vol1/Iss1/33","abstract":"The decline in cognitive function in the elderly, which is part of the aging process can result in long-term memory problems and information processes, so it is often regarded as a stressor that causes stress and perceived as an adverse threat. Brain gym can improve memory, decreased emotional stress and the clearer mind. The aim of the study analyzed the effectiveness of brain gym in improving cognitive function and decreased the level of stress of elderly. Pre-experimental study of one group pretest-posttest design with 35 samples selected by simple random sampling. The frequency of Brain Gym exercise twice a week with duration of every 15 minutes and done in four weeks. Measurement of stress level using DASS, while Cognitive function with MMSE. Data analyzed using Wilcoxon signed rank test. The results showed improvement of cognitive function in elderly and decreased stress level after brain gym (p = 0.001 and p = 0.009 at Î± = 0.05). Brain gyms are more effective at lowering stress levels than older cognitive function improvements that require longer and more intense time to improve concentration and elderly memory.&amp;nbsp;Keywords: Brain Gym, Kognitif, Stress, Elderly","author":[{"dropping-particle":"","family":"Azizah","given":"Lilik","non-dropping-particle":"","parse-names":false,"suffix":""},{"dropping-particle":"","family":"Martiana","given":"Tri","non-dropping-particle":"","parse-names":false,"suffix":""},{"dropping-particle":"","family":"Soedirham","given":"Oedojo","non-dropping-particle":"","parse-names":false,"suffix":""}],"container-title":"INTERNATIONAL JOURNAL OF NURSING AND MIDWIFERY SCIENCE (IJNMS)","id":"ITEM-1","issue":"1 SE - Articles","issued":{"date-parts":[["2017","12","9"]]},"title":"The Improvement of Cognitive Function and Decrease the Level of Stress in the Elderly with Brain Gym","type":"article-journal","volume":"1"},"uris":["http://www.mendeley.com/documents/?uuid=415f5214-a537-4ebc-a7c4-dfc63b39e3d5"]},{"id":"ITEM-2","itemData":{"DOI":"10.30994/sjik.v7i2.165","ISSN":"2252-3847","abstract":"Pertambahan usia dan peningkatan prevalensi penyakit tidak menular, merupakan faktor utama penyebab penurunan fungsi kognitif dan intelektual yang berdampak pada menurunnya aktivitas sosial sehari-hari pada lanjut usia. Berdasarkan masalah diatas, diperlukan upaya untuk mengatasi masalah demensia pada lansia yaitu dengan memberikan art therapy dan brain gym. Tujuan dari penelitian adalah mengetahui efektifitas intervensi art therapy dan brain gym terhadap fungsi kognitif dan intelektual pada lansia demensia.\r Jenis penelitian ini adalah Quasi experimental dengan menggunakan rancangan pre dan post without control group design. Hasil uji menggunakan Wilcoxon signed rank test dengan p value sebesar 0,00 0,049, 0,00 dan 0,018. Nilai p value &lt; 0,05, yang berarti bahwa kedua intervensi efektif terhadap fungsi kognitif dan intelektual lansia demensia. Hasil uji MannWhitney pada kedua kelompok didapatkan hasil 0,158 dan 0,935. Nilai p value &lt; 0,05, berarti bahwa tidak ada perbedaan kedua intervensi terhadap fungsi kognitif dan intelektual lansia demensia.","author":[{"dropping-particle":"","family":"Erwanto","given":"Rizky","non-dropping-particle":"","parse-names":false,"suffix":""},{"dropping-particle":"","family":"Kurniasih","given":"Dwi Endah","non-dropping-particle":"","parse-names":false,"suffix":""}],"container-title":"Strada Jurnal Ilmiah Kesehatan","id":"ITEM-2","issue":"2","issued":{"date-parts":[["2018"]]},"page":"34-41","title":"Perbedaan Efektifitas Art therapy dan Brain gym terhadap Fungsi Kognitif dan Intelektual pada Lansia Demensia di BPSTW Yogyakarta","type":"article-journal","volume":"7"},"uris":["http://www.mendeley.com/documents/?uuid=a784a437-720a-4f85-b394-5c8bd5698432"]}],"mendeley":{"formattedCitation":"(Azizah et al., 2017; Erwanto &amp; Kurniasih, 2018)","plainTextFormattedCitation":"(Azizah et al., 2017; Erwanto &amp; Kurniasih, 2018)","previouslyFormattedCitation":"(Azizah, Martiana, &amp; Soedirham, 2017; Erwanto &amp; Kurniasih, 2018)"},"properties":{"noteIndex":0},"schema":"https://github.com/citation-style-language/schema/raw/master/csl-citation.json"}</w:instrText>
      </w:r>
      <w:r w:rsidR="006A2DCA"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Azizah et al., 2017; Erwanto &amp; Kurniasih, 2018)</w:t>
      </w:r>
      <w:r w:rsidR="006A2DCA" w:rsidRPr="000F5589">
        <w:rPr>
          <w:rFonts w:ascii="Times New Roman" w:eastAsia="Times" w:hAnsi="Times New Roman" w:cs="Times New Roman"/>
          <w:color w:val="000000"/>
          <w:sz w:val="24"/>
          <w:szCs w:val="24"/>
        </w:rPr>
        <w:fldChar w:fldCharType="end"/>
      </w:r>
      <w:r w:rsidR="00083F20" w:rsidRPr="000F5589">
        <w:rPr>
          <w:rFonts w:ascii="Times New Roman" w:eastAsia="Times" w:hAnsi="Times New Roman" w:cs="Times New Roman"/>
          <w:color w:val="000000"/>
          <w:sz w:val="24"/>
          <w:szCs w:val="24"/>
        </w:rPr>
        <w:t xml:space="preserve">. </w:t>
      </w:r>
    </w:p>
    <w:p w14:paraId="57AB8E95" w14:textId="6216BAB8" w:rsidR="001C4A78" w:rsidRPr="000F5589" w:rsidRDefault="001C4A78" w:rsidP="001C4A78">
      <w:pPr>
        <w:widowControl w:val="0"/>
        <w:pBdr>
          <w:top w:val="nil"/>
          <w:left w:val="nil"/>
          <w:bottom w:val="nil"/>
          <w:right w:val="nil"/>
          <w:between w:val="nil"/>
        </w:pBdr>
        <w:spacing w:before="253" w:line="227"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Brain gymnastics can activate three</w:t>
      </w:r>
      <w:r w:rsidR="00505624" w:rsidRPr="000F5589">
        <w:rPr>
          <w:rFonts w:ascii="Times New Roman" w:eastAsia="Times" w:hAnsi="Times New Roman" w:cs="Times New Roman"/>
          <w:color w:val="000000"/>
          <w:sz w:val="24"/>
          <w:szCs w:val="24"/>
        </w:rPr>
        <w:t xml:space="preserve"> dimensions of the brain. T</w:t>
      </w:r>
      <w:r w:rsidRPr="000F5589">
        <w:rPr>
          <w:rFonts w:ascii="Times New Roman" w:eastAsia="Times" w:hAnsi="Times New Roman" w:cs="Times New Roman"/>
          <w:color w:val="000000"/>
          <w:sz w:val="24"/>
          <w:szCs w:val="24"/>
        </w:rPr>
        <w:t>he concentration dimension increase</w:t>
      </w:r>
      <w:r w:rsidR="00505624" w:rsidRPr="000F5589">
        <w:rPr>
          <w:rFonts w:ascii="Times New Roman" w:eastAsia="Times" w:hAnsi="Times New Roman" w:cs="Times New Roman"/>
          <w:color w:val="000000"/>
          <w:sz w:val="24"/>
          <w:szCs w:val="24"/>
        </w:rPr>
        <w:t>s blood flow to the brain and increases oxygen reception. Th</w:t>
      </w:r>
      <w:r w:rsidRPr="000F5589">
        <w:rPr>
          <w:rFonts w:ascii="Times New Roman" w:eastAsia="Times" w:hAnsi="Times New Roman" w:cs="Times New Roman"/>
          <w:color w:val="000000"/>
          <w:sz w:val="24"/>
          <w:szCs w:val="24"/>
        </w:rPr>
        <w:t>e lateral dimension stimulate</w:t>
      </w:r>
      <w:r w:rsidR="00505624" w:rsidRPr="000F5589">
        <w:rPr>
          <w:rFonts w:ascii="Times New Roman" w:eastAsia="Times" w:hAnsi="Times New Roman" w:cs="Times New Roman"/>
          <w:color w:val="000000"/>
          <w:sz w:val="24"/>
          <w:szCs w:val="24"/>
        </w:rPr>
        <w:t>s</w:t>
      </w:r>
      <w:r w:rsidRPr="000F5589">
        <w:rPr>
          <w:rFonts w:ascii="Times New Roman" w:eastAsia="Times" w:hAnsi="Times New Roman" w:cs="Times New Roman"/>
          <w:color w:val="000000"/>
          <w:sz w:val="24"/>
          <w:szCs w:val="24"/>
        </w:rPr>
        <w:t xml:space="preserve"> the coordination of the two hemispheres of the left brain and right brain (improve breathing, stamina, relea</w:t>
      </w:r>
      <w:r w:rsidR="00505624" w:rsidRPr="000F5589">
        <w:rPr>
          <w:rFonts w:ascii="Times New Roman" w:eastAsia="Times" w:hAnsi="Times New Roman" w:cs="Times New Roman"/>
          <w:color w:val="000000"/>
          <w:sz w:val="24"/>
          <w:szCs w:val="24"/>
        </w:rPr>
        <w:t xml:space="preserve">se tension and reduce fatigue). The </w:t>
      </w:r>
      <w:r w:rsidRPr="000F5589">
        <w:rPr>
          <w:rFonts w:ascii="Times New Roman" w:eastAsia="Times" w:hAnsi="Times New Roman" w:cs="Times New Roman"/>
          <w:color w:val="000000"/>
          <w:sz w:val="24"/>
          <w:szCs w:val="24"/>
        </w:rPr>
        <w:t xml:space="preserve">focusing dimensions that help release focus barriers from the brain (improve lack of attention and lack of concentration) </w:t>
      </w:r>
      <w:r w:rsidRPr="000F5589">
        <w:rPr>
          <w:rFonts w:ascii="Times New Roman" w:eastAsia="Times" w:hAnsi="Times New Roman" w:cs="Times New Roman"/>
          <w:color w:val="000000"/>
          <w:sz w:val="24"/>
          <w:szCs w:val="24"/>
        </w:rPr>
        <w:fldChar w:fldCharType="begin" w:fldLock="1"/>
      </w:r>
      <w:r w:rsidRPr="000F5589">
        <w:rPr>
          <w:rFonts w:ascii="Times New Roman" w:eastAsia="Times" w:hAnsi="Times New Roman" w:cs="Times New Roman"/>
          <w:color w:val="000000"/>
          <w:sz w:val="24"/>
          <w:szCs w:val="24"/>
        </w:rPr>
        <w:instrText>ADDIN CSL_CITATION {"citationItems":[{"id":"ITEM-1","itemData":{"DOI":"10.5281/zenodo.3365503","abstract":"ntroduction: The degradation of cognitive function present early dementia in elderly. Brain gym is one of the alternative implementation to improve the cognitive function of elderly. The objective of this study was to analyze the effect of brain gym to the improvement of cognitive function in elderly. Method: This study used Quasy Experimental design. The populations were elderly in Social Service Unit Tresna Werdha Lamongan. The samples were recruited using purposive sampling, consist of 30 respondents, taken according to the inclusion criteria. Samples then divided into 2 groups, experimental groups and control groups. The independent variable of research this study was brain gym and the dependent variable was cognitive function at elderly. Data were collected by using MMSE score and then analyzed using Wilcoxon Signed Rank Test and Mann Whitney Test with level of signifi cance α ≤ 0.05. Result: Result showed that there is an effect of brain gym to the improvement of cognitive function in elderly (p = 0.001). The difference of cognitive function also seen between experimental groups and control groups (p = 0.001). Discussion: The conclusion of this research is brain gym improve cognitive function in elderly. The simple movement of brain gym able to coordinate the brain function so the brain activity become more optimal hence the improvement of memory function, recall and concentration.","author":[{"dropping-particle":"","family":"Suhari","given":"","non-dropping-particle":"","parse-names":false,"suffix":""},{"dropping-particle":"","family":"Astuti","given":"Anggi","non-dropping-particle":"","parse-names":false,"suffix":""},{"dropping-particle":"","family":"Rahmawati","given":"Primasari Mahardhika","non-dropping-particle":"","parse-names":false,"suffix":""},{"dropping-particle":"","family":"Musviro","given":"","non-dropping-particle":"","parse-names":false,"suffix":""}],"container-title":"Jurnal Ners","id":"ITEM-1","issue":"031","issued":{"date-parts":[["2019"]]},"page":"79–86","title":"Brain Gym Improves Cognitive Function for Elderly with Dementia","type":"article-journal","volume":"5"},"uris":["http://www.mendeley.com/documents/?uuid=3db69c15-0c16-4d11-bb4a-026805115367"]}],"mendeley":{"formattedCitation":"(Suhari et al., 2019)","plainTextFormattedCitation":"(Suhari et al., 2019)","previouslyFormattedCitation":"(Suhari et al., 2019)"},"properties":{"noteIndex":0},"schema":"https://github.com/citation-style-language/schema/raw/master/csl-citation.json"}</w:instrText>
      </w:r>
      <w:r w:rsidRPr="000F5589">
        <w:rPr>
          <w:rFonts w:ascii="Times New Roman" w:eastAsia="Times" w:hAnsi="Times New Roman" w:cs="Times New Roman"/>
          <w:color w:val="000000"/>
          <w:sz w:val="24"/>
          <w:szCs w:val="24"/>
        </w:rPr>
        <w:fldChar w:fldCharType="separate"/>
      </w:r>
      <w:r w:rsidRPr="000F5589">
        <w:rPr>
          <w:rFonts w:ascii="Times New Roman" w:eastAsia="Times" w:hAnsi="Times New Roman" w:cs="Times New Roman"/>
          <w:noProof/>
          <w:color w:val="000000"/>
          <w:sz w:val="24"/>
          <w:szCs w:val="24"/>
        </w:rPr>
        <w:t>(Suhari et al., 2019)</w:t>
      </w:r>
      <w:r w:rsidRPr="000F5589">
        <w:rPr>
          <w:rFonts w:ascii="Times New Roman" w:eastAsia="Times" w:hAnsi="Times New Roman" w:cs="Times New Roman"/>
          <w:color w:val="000000"/>
          <w:sz w:val="24"/>
          <w:szCs w:val="24"/>
        </w:rPr>
        <w:fldChar w:fldCharType="end"/>
      </w:r>
      <w:r w:rsidRPr="000F5589">
        <w:rPr>
          <w:rFonts w:ascii="Times New Roman" w:eastAsia="Times" w:hAnsi="Times New Roman" w:cs="Times New Roman"/>
          <w:color w:val="000000"/>
          <w:sz w:val="24"/>
          <w:szCs w:val="24"/>
        </w:rPr>
        <w:t>.</w:t>
      </w:r>
    </w:p>
    <w:p w14:paraId="1E1060A3" w14:textId="43255E6F" w:rsidR="00F919DB" w:rsidRPr="000F5589" w:rsidRDefault="00505624" w:rsidP="0082101F">
      <w:pPr>
        <w:widowControl w:val="0"/>
        <w:pBdr>
          <w:top w:val="nil"/>
          <w:left w:val="nil"/>
          <w:bottom w:val="nil"/>
          <w:right w:val="nil"/>
          <w:between w:val="nil"/>
        </w:pBdr>
        <w:spacing w:before="253" w:line="227" w:lineRule="auto"/>
        <w:ind w:right="26"/>
        <w:jc w:val="both"/>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t>Many pieces of research</w:t>
      </w:r>
      <w:r w:rsidR="00112C5F" w:rsidRPr="000F5589">
        <w:rPr>
          <w:rFonts w:ascii="Times New Roman" w:eastAsia="Times" w:hAnsi="Times New Roman" w:cs="Times New Roman"/>
          <w:color w:val="000000"/>
          <w:sz w:val="24"/>
          <w:szCs w:val="24"/>
        </w:rPr>
        <w:t xml:space="preserve"> have recommended that people w</w:t>
      </w:r>
      <w:r w:rsidR="00542C57" w:rsidRPr="000F5589">
        <w:rPr>
          <w:rFonts w:ascii="Times New Roman" w:eastAsia="Times" w:hAnsi="Times New Roman" w:cs="Times New Roman"/>
          <w:color w:val="000000"/>
          <w:sz w:val="24"/>
          <w:szCs w:val="24"/>
        </w:rPr>
        <w:t xml:space="preserve">ho experienced declined cognitive function must make </w:t>
      </w:r>
      <w:r w:rsidRPr="000F5589">
        <w:rPr>
          <w:rFonts w:ascii="Times New Roman" w:eastAsia="Times" w:hAnsi="Times New Roman" w:cs="Times New Roman"/>
          <w:color w:val="000000"/>
          <w:sz w:val="24"/>
          <w:szCs w:val="24"/>
        </w:rPr>
        <w:t xml:space="preserve">a </w:t>
      </w:r>
      <w:r w:rsidR="00542C57" w:rsidRPr="000F5589">
        <w:rPr>
          <w:rFonts w:ascii="Times New Roman" w:eastAsia="Times" w:hAnsi="Times New Roman" w:cs="Times New Roman"/>
          <w:color w:val="000000"/>
          <w:sz w:val="24"/>
          <w:szCs w:val="24"/>
        </w:rPr>
        <w:t xml:space="preserve">top priority to improve their quality of life </w:t>
      </w:r>
      <w:r w:rsidR="00542C57" w:rsidRPr="000F5589">
        <w:rPr>
          <w:rFonts w:ascii="Times New Roman" w:eastAsia="Times" w:hAnsi="Times New Roman" w:cs="Times New Roman"/>
          <w:color w:val="000000"/>
          <w:sz w:val="24"/>
          <w:szCs w:val="24"/>
        </w:rPr>
        <w:fldChar w:fldCharType="begin" w:fldLock="1"/>
      </w:r>
      <w:r w:rsidR="00794AB4" w:rsidRPr="000F5589">
        <w:rPr>
          <w:rFonts w:ascii="Times New Roman" w:eastAsia="Times" w:hAnsi="Times New Roman" w:cs="Times New Roman"/>
          <w:color w:val="000000"/>
          <w:sz w:val="24"/>
          <w:szCs w:val="24"/>
        </w:rPr>
        <w:instrText>ADDIN CSL_CITATION {"citationItems":[{"id":"ITEM-1","itemData":{"DOI":"10.5281/zenodo.3365503","abstract":"ntroduction: The degradation of cognitive function present early dementia in elderly. Brain gym is one of the alternative implementation to improve the cognitive function of elderly. The objective of this study was to analyze the effect of brain gym to the improvement of cognitive function in elderly. Method: This study used Quasy Experimental design. The populations were elderly in Social Service Unit Tresna Werdha Lamongan. The samples were recruited using purposive sampling, consist of 30 respondents, taken according to the inclusion criteria. Samples then divided into 2 groups, experimental groups and control groups. The independent variable of research this study was brain gym and the dependent variable was cognitive function at elderly. Data were collected by using MMSE score and then analyzed using Wilcoxon Signed Rank Test and Mann Whitney Test with level of signifi cance α ≤ 0.05. Result: Result showed that there is an effect of brain gym to the improvement of cognitive function in elderly (p = 0.001). The difference of cognitive function also seen between experimental groups and control groups (p = 0.001). Discussion: The conclusion of this research is brain gym improve cognitive function in elderly. The simple movement of brain gym able to coordinate the brain function so the brain activity become more optimal hence the improvement of memory function, recall and concentration.","author":[{"dropping-particle":"","family":"Suhari","given":"","non-dropping-particle":"","parse-names":false,"suffix":""},{"dropping-particle":"","family":"Astuti","given":"Anggi","non-dropping-particle":"","parse-names":false,"suffix":""},{"dropping-particle":"","family":"Rahmawati","given":"Primasari Mahardhika","non-dropping-particle":"","parse-names":false,"suffix":""},{"dropping-particle":"","family":"Musviro","given":"","non-dropping-particle":"","parse-names":false,"suffix":""}],"container-title":"Jurnal Ners","id":"ITEM-1","issue":"031","issued":{"date-parts":[["2019"]]},"page":"79–86","title":"Brain Gym Improves Cognitive Function for Elderly with Dementia","type":"article-journal","volume":"5"},"uris":["http://www.mendeley.com/documents/?uuid=3db69c15-0c16-4d11-bb4a-026805115367"]}],"mendeley":{"formattedCitation":"(Suhari et al., 2019)","plainTextFormattedCitation":"(Suhari et al., 2019)","previouslyFormattedCitation":"(Suhari et al., 2019)"},"properties":{"noteIndex":0},"schema":"https://github.com/citation-style-language/schema/raw/master/csl-citation.json"}</w:instrText>
      </w:r>
      <w:r w:rsidR="00542C57" w:rsidRPr="000F5589">
        <w:rPr>
          <w:rFonts w:ascii="Times New Roman" w:eastAsia="Times" w:hAnsi="Times New Roman" w:cs="Times New Roman"/>
          <w:color w:val="000000"/>
          <w:sz w:val="24"/>
          <w:szCs w:val="24"/>
        </w:rPr>
        <w:fldChar w:fldCharType="separate"/>
      </w:r>
      <w:r w:rsidR="00542C57" w:rsidRPr="000F5589">
        <w:rPr>
          <w:rFonts w:ascii="Times New Roman" w:eastAsia="Times" w:hAnsi="Times New Roman" w:cs="Times New Roman"/>
          <w:noProof/>
          <w:color w:val="000000"/>
          <w:sz w:val="24"/>
          <w:szCs w:val="24"/>
        </w:rPr>
        <w:t>(Suhari et al., 2019)</w:t>
      </w:r>
      <w:r w:rsidR="00542C57" w:rsidRPr="000F5589">
        <w:rPr>
          <w:rFonts w:ascii="Times New Roman" w:eastAsia="Times" w:hAnsi="Times New Roman" w:cs="Times New Roman"/>
          <w:color w:val="000000"/>
          <w:sz w:val="24"/>
          <w:szCs w:val="24"/>
        </w:rPr>
        <w:fldChar w:fldCharType="end"/>
      </w:r>
      <w:r w:rsidR="00542C57" w:rsidRPr="000F5589">
        <w:rPr>
          <w:rFonts w:ascii="Times New Roman" w:eastAsia="Times" w:hAnsi="Times New Roman" w:cs="Times New Roman"/>
          <w:color w:val="000000"/>
          <w:sz w:val="24"/>
          <w:szCs w:val="24"/>
        </w:rPr>
        <w:t xml:space="preserve">. </w:t>
      </w:r>
      <w:r w:rsidR="00794AB4" w:rsidRPr="000F5589">
        <w:rPr>
          <w:rFonts w:ascii="Times New Roman" w:eastAsia="Times" w:hAnsi="Times New Roman" w:cs="Times New Roman"/>
          <w:color w:val="000000"/>
          <w:sz w:val="24"/>
          <w:szCs w:val="24"/>
        </w:rPr>
        <w:t xml:space="preserve">Brain gymnastic movements can improve intellectually including cross movements, with the hips, brain gymnastic movements that increase energy including gravity glide, relaxed hooks, </w:t>
      </w:r>
      <w:proofErr w:type="gramStart"/>
      <w:r w:rsidR="00794AB4" w:rsidRPr="000F5589">
        <w:rPr>
          <w:rFonts w:ascii="Times New Roman" w:eastAsia="Times" w:hAnsi="Times New Roman" w:cs="Times New Roman"/>
          <w:color w:val="000000"/>
          <w:sz w:val="24"/>
          <w:szCs w:val="24"/>
        </w:rPr>
        <w:t>earth</w:t>
      </w:r>
      <w:proofErr w:type="gramEnd"/>
      <w:r w:rsidR="00794AB4" w:rsidRPr="000F5589">
        <w:rPr>
          <w:rFonts w:ascii="Times New Roman" w:eastAsia="Times" w:hAnsi="Times New Roman" w:cs="Times New Roman"/>
          <w:color w:val="000000"/>
          <w:sz w:val="24"/>
          <w:szCs w:val="24"/>
        </w:rPr>
        <w:t xml:space="preserve"> buttons. </w:t>
      </w:r>
      <w:r w:rsidRPr="000F5589">
        <w:rPr>
          <w:rFonts w:ascii="Times New Roman" w:eastAsia="Times" w:hAnsi="Times New Roman" w:cs="Times New Roman"/>
          <w:color w:val="000000"/>
          <w:sz w:val="24"/>
          <w:szCs w:val="24"/>
        </w:rPr>
        <w:t>Moderate-and vigorous-intensity leisure physical activity was associated with global cognitive function and specific cognitive domains, including memory</w:t>
      </w:r>
      <w:r w:rsidR="0081715A" w:rsidRPr="000F5589">
        <w:rPr>
          <w:rFonts w:ascii="Times New Roman" w:eastAsia="Times" w:hAnsi="Times New Roman" w:cs="Times New Roman"/>
          <w:color w:val="000000"/>
          <w:sz w:val="24"/>
          <w:szCs w:val="24"/>
        </w:rPr>
        <w:t xml:space="preserve"> </w:t>
      </w:r>
      <w:r w:rsidR="0081715A"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1007/s40279-018-0920-6","ISSN":"1179-2035","abstract":"A growing body of literature suggests that physical activity might alleviate the age-related neurodegeneration and decline of cognitive function. However, most of this evidence is based on data investigating the association of exercise interventions or current physical activity behavior with cognitive function in elderly subjects.","author":[{"dropping-particle":"","family":"Engeroff","given":"Tobias","non-dropping-particle":"","parse-names":false,"suffix":""},{"dropping-particle":"","family":"Ingmann","given":"Tobias","non-dropping-particle":"","parse-names":false,"suffix":""},{"dropping-particle":"","family":"Banzer","given":"Winfried","non-dropping-particle":"","parse-names":false,"suffix":""}],"container-title":"Sports Medicine","id":"ITEM-1","issue":"6","issued":{"date-parts":[["2018"]]},"page":"1405-1436","title":"Physical Activity Throughout the Adult Life Span and Domain-Specific Cognitive Function in Old Age: A Systematic Review of Cross-Sectional and Longitudinal Data","type":"article-journal","volume":"48"},"uris":["http://www.mendeley.com/documents/?uuid=d67bf737-5957-4d6d-947e-369aca905982"]},{"id":"ITEM-2","itemData":{"abstract":"Cognitive function of the elderly is influenced by several factors such as age, sex, education and physical activity so that it can impact on the decreasing of progressive cognitive function. As power center of thinking, brain requires to be taken care by making a simple movement that followed by various of brain fuction component like vision, imagination, hearing and emotion. The objective of study is to find the difference of effectiveness of brain gymnastics and brain vitalization gymnastics in increasing of cognitive function of the elderly. It is quantitative study by using design of Quasi Experimental Pre and Post Test without Control Group. The data collecting is using questionnaires of MMSE. The number of respondents is 34 elderly with consecutive sampling technique by using Simple Paired T-test, Wicoxon and Mann Whitney. It indicates that the result of statistical test with Simple Paired T-test in group of brain gymnastics obtained p value 0,000 (p value &lt; 0,050), so that it is stated that there is a significant difference between cognitive function in group of brain gymnastics before and after treatment, Wilcoxon test in group of brain vitalization gymnastics obtained p value 0,000 (p value &lt; 0,050) so that there it is a significant difference between cognitive function in brain vitalization gymnastics group before and after treatment. The result of statistical test of Mann Whitney obtained p value or significant 0,004 (p value &lt; 0,050), this it can be concluded that there is a significant defference between cognitive function in group of brain gymnastics and brain vitalization gymnastics. There is significant difference between cognitive function in group of brain gymnastics and brain vitalization gymnastics in Pucang Gading Social Rehabilitation Unit of Semarang (p value &lt; 0,050).","author":[{"dropping-particle":"","family":"Ardian","given":"Iwan","non-dropping-particle":"","parse-names":false,"suffix":""},{"dropping-particle":"","family":"Nuraini","given":"Nuraini","non-dropping-particle":"","parse-names":false,"suffix":""}],"container-title":"NurseLine Journal; Vol 3 No 1 (2018): Mei 2018DO - 10.19184/nlj.v3i1.7001","id":"ITEM-2","issued":{"date-parts":[["2018","7","11"]]},"title":"The Effectiveness of Brain Gym and Brain Vitalization Gym in Increasing Cognitive Function of The Elderly in Pucang Gading Social Rehabilitation Unit of Semarang","type":"article-journal"},"uris":["http://www.mendeley.com/documents/?uuid=8ecb4573-de8b-4803-853f-fcc9909b0357"]}],"mendeley":{"formattedCitation":"(Ardian &amp; Nuraini, 2018; Engeroff et al., 2018)","plainTextFormattedCitation":"(Ardian &amp; Nuraini, 2018; Engeroff et al., 2018)","previouslyFormattedCitation":"(Ardian &amp; Nuraini, 2018; Engeroff, Ingmann, &amp; Banzer, 2018)"},"properties":{"noteIndex":0},"schema":"https://github.com/citation-style-language/schema/raw/master/csl-citation.json"}</w:instrText>
      </w:r>
      <w:r w:rsidR="0081715A"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Ardian &amp; Nuraini, 2018; Engeroff et al., 2018)</w:t>
      </w:r>
      <w:r w:rsidR="0081715A" w:rsidRPr="000F5589">
        <w:rPr>
          <w:rFonts w:ascii="Times New Roman" w:eastAsia="Times" w:hAnsi="Times New Roman" w:cs="Times New Roman"/>
          <w:color w:val="000000"/>
          <w:sz w:val="24"/>
          <w:szCs w:val="24"/>
        </w:rPr>
        <w:fldChar w:fldCharType="end"/>
      </w:r>
      <w:r w:rsidR="0081715A" w:rsidRPr="000F5589">
        <w:rPr>
          <w:rFonts w:ascii="Times New Roman" w:eastAsia="Times" w:hAnsi="Times New Roman" w:cs="Times New Roman"/>
          <w:color w:val="000000"/>
          <w:sz w:val="24"/>
          <w:szCs w:val="24"/>
        </w:rPr>
        <w:t xml:space="preserve">. Thus, brain gym could be a physical activity which is recommended to improve cognitive function. Brain gym is usually performed with music. </w:t>
      </w:r>
      <w:r w:rsidR="00854494" w:rsidRPr="000F5589">
        <w:rPr>
          <w:rFonts w:ascii="Times New Roman" w:eastAsia="Times" w:hAnsi="Times New Roman" w:cs="Times New Roman"/>
          <w:color w:val="000000"/>
          <w:sz w:val="24"/>
          <w:szCs w:val="24"/>
        </w:rPr>
        <w:t>The s</w:t>
      </w:r>
      <w:r w:rsidR="0081715A" w:rsidRPr="000F5589">
        <w:rPr>
          <w:rFonts w:ascii="Times New Roman" w:eastAsia="Times" w:hAnsi="Times New Roman" w:cs="Times New Roman"/>
          <w:color w:val="000000"/>
          <w:sz w:val="24"/>
          <w:szCs w:val="24"/>
        </w:rPr>
        <w:t xml:space="preserve">tudy examined the effects </w:t>
      </w:r>
      <w:r w:rsidR="00854494" w:rsidRPr="000F5589">
        <w:rPr>
          <w:rFonts w:ascii="Times New Roman" w:eastAsia="Times" w:hAnsi="Times New Roman" w:cs="Times New Roman"/>
          <w:color w:val="000000"/>
          <w:sz w:val="24"/>
          <w:szCs w:val="24"/>
        </w:rPr>
        <w:t xml:space="preserve">the </w:t>
      </w:r>
      <w:r w:rsidR="0081715A" w:rsidRPr="000F5589">
        <w:rPr>
          <w:rFonts w:ascii="Times New Roman" w:eastAsia="Times" w:hAnsi="Times New Roman" w:cs="Times New Roman"/>
          <w:color w:val="000000"/>
          <w:sz w:val="24"/>
          <w:szCs w:val="24"/>
        </w:rPr>
        <w:t>music-with-movement intervention on the cognitive functions of people with moderate dementia stated that it improve</w:t>
      </w:r>
      <w:r w:rsidR="00854494" w:rsidRPr="000F5589">
        <w:rPr>
          <w:rFonts w:ascii="Times New Roman" w:eastAsia="Times" w:hAnsi="Times New Roman" w:cs="Times New Roman"/>
          <w:color w:val="000000"/>
          <w:sz w:val="24"/>
          <w:szCs w:val="24"/>
        </w:rPr>
        <w:t>s</w:t>
      </w:r>
      <w:r w:rsidR="0081715A" w:rsidRPr="000F5589">
        <w:rPr>
          <w:rFonts w:ascii="Times New Roman" w:eastAsia="Times" w:hAnsi="Times New Roman" w:cs="Times New Roman"/>
          <w:color w:val="000000"/>
          <w:sz w:val="24"/>
          <w:szCs w:val="24"/>
        </w:rPr>
        <w:t xml:space="preserve"> the memory after six weeks </w:t>
      </w:r>
      <w:r w:rsidR="00854494" w:rsidRPr="000F5589">
        <w:rPr>
          <w:rFonts w:ascii="Times New Roman" w:eastAsia="Times" w:hAnsi="Times New Roman" w:cs="Times New Roman"/>
          <w:color w:val="000000"/>
          <w:sz w:val="24"/>
          <w:szCs w:val="24"/>
        </w:rPr>
        <w:t xml:space="preserve">of </w:t>
      </w:r>
      <w:r w:rsidR="0081715A" w:rsidRPr="000F5589">
        <w:rPr>
          <w:rFonts w:ascii="Times New Roman" w:eastAsia="Times" w:hAnsi="Times New Roman" w:cs="Times New Roman"/>
          <w:color w:val="000000"/>
          <w:sz w:val="24"/>
          <w:szCs w:val="24"/>
        </w:rPr>
        <w:t xml:space="preserve">intervention. Music-with-movement intervention may be useful for enhancing the cognitive functions of people with dementia </w:t>
      </w:r>
      <w:r w:rsidR="0081715A"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1080/13607863.2016.1251571","ISSN":"1360-7863","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mp; Mental Health","id":"ITEM-1","issue":"3","issued":{"date-parts":[["2018","3","4"]]},"note":"doi: 10.1080/13607863.2016.1251571","page":"306-315","publisher":"Routledge","title":"The effects of the music-with-movement intervention on the cognitive functions of people with moderate dementia: a randomized controlled trial","type":"article-journal","volume":"22"},"uris":["http://www.mendeley.com/documents/?uuid=a8a4059a-c330-4b35-ad05-f336aecfdab8"]}],"mendeley":{"formattedCitation":"(Cheung et al., 2018)","plainTextFormattedCitation":"(Cheung et al., 2018)","previouslyFormattedCitation":"(Cheung, Lai, Wong, &amp; Leung, 2018)"},"properties":{"noteIndex":0},"schema":"https://github.com/citation-style-language/schema/raw/master/csl-citation.json"}</w:instrText>
      </w:r>
      <w:r w:rsidR="0081715A"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Cheung et al., 2018)</w:t>
      </w:r>
      <w:r w:rsidR="0081715A" w:rsidRPr="000F5589">
        <w:rPr>
          <w:rFonts w:ascii="Times New Roman" w:eastAsia="Times" w:hAnsi="Times New Roman" w:cs="Times New Roman"/>
          <w:color w:val="000000"/>
          <w:sz w:val="24"/>
          <w:szCs w:val="24"/>
        </w:rPr>
        <w:fldChar w:fldCharType="end"/>
      </w:r>
      <w:r w:rsidR="0081715A" w:rsidRPr="000F5589">
        <w:rPr>
          <w:rFonts w:ascii="Times New Roman" w:eastAsia="Times" w:hAnsi="Times New Roman" w:cs="Times New Roman"/>
          <w:color w:val="000000"/>
          <w:sz w:val="24"/>
          <w:szCs w:val="24"/>
        </w:rPr>
        <w:t xml:space="preserve">. </w:t>
      </w:r>
      <w:r w:rsidR="00854494" w:rsidRPr="000F5589">
        <w:rPr>
          <w:rFonts w:ascii="Times New Roman" w:eastAsia="Times" w:hAnsi="Times New Roman" w:cs="Times New Roman"/>
          <w:color w:val="000000"/>
          <w:sz w:val="24"/>
          <w:szCs w:val="24"/>
        </w:rPr>
        <w:t xml:space="preserve">Music can be a multisensory-stimulation environment as a therapy </w:t>
      </w:r>
      <w:r w:rsidR="0081715A" w:rsidRPr="000F5589">
        <w:rPr>
          <w:rFonts w:ascii="Times New Roman" w:eastAsia="Times" w:hAnsi="Times New Roman" w:cs="Times New Roman"/>
          <w:color w:val="000000"/>
          <w:sz w:val="24"/>
          <w:szCs w:val="24"/>
        </w:rPr>
        <w:t xml:space="preserve">to prevent cognitive deterioration </w:t>
      </w:r>
      <w:r w:rsidR="0081715A"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author":[{"dropping-particle":"","family":"Mendrofa","given":"Fery A.M.","non-dropping-particle":"","parse-names":false,"suffix":""},{"dropping-particle":"","family":"Hani","given":"Umi","non-dropping-particle":"","parse-names":false,"suffix":""},{"dropping-particle":"","family":"Iswanti","given":"Dwi Indah","non-dropping-particle":"","parse-names":false,"suffix":""},{"dropping-particle":"","family":"Semarang","given":"Karya Husada","non-dropping-particle":"","parse-names":false,"suffix":""}],"id":"ITEM-1","issue":"April","issued":{"date-parts":[["2020"]]},"page":"9-21","title":"Environmental Management to Control Behavioral and Emotional Problems in Elderly with Dementia","type":"article-journal","volume":"0200"},"uris":["http://www.mendeley.com/documents/?uuid=f426e5fd-7429-4f5d-bd73-bf940174435d"]}],"mendeley":{"formattedCitation":"(Mendrofa, Hani, Iswanti, et al., 2020)","plainTextFormattedCitation":"(Mendrofa, Hani, Iswanti, et al., 2020)","previouslyFormattedCitation":"(Mendrofa, Hani, Iswanti, &amp; Semarang, 2020)"},"properties":{"noteIndex":0},"schema":"https://github.com/citation-style-language/schema/raw/master/csl-citation.json"}</w:instrText>
      </w:r>
      <w:r w:rsidR="0081715A"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Mendrofa, Hani, Iswanti, et al., 2020)</w:t>
      </w:r>
      <w:r w:rsidR="0081715A" w:rsidRPr="000F5589">
        <w:rPr>
          <w:rFonts w:ascii="Times New Roman" w:eastAsia="Times" w:hAnsi="Times New Roman" w:cs="Times New Roman"/>
          <w:color w:val="000000"/>
          <w:sz w:val="24"/>
          <w:szCs w:val="24"/>
        </w:rPr>
        <w:fldChar w:fldCharType="end"/>
      </w:r>
      <w:r w:rsidR="0081715A" w:rsidRPr="000F5589">
        <w:rPr>
          <w:rFonts w:ascii="Times New Roman" w:eastAsia="Times" w:hAnsi="Times New Roman" w:cs="Times New Roman"/>
          <w:color w:val="000000"/>
          <w:sz w:val="24"/>
          <w:szCs w:val="24"/>
        </w:rPr>
        <w:t xml:space="preserve">. </w:t>
      </w:r>
      <w:r w:rsidR="00854494" w:rsidRPr="000F5589">
        <w:rPr>
          <w:rFonts w:ascii="Times New Roman" w:eastAsia="Times" w:hAnsi="Times New Roman" w:cs="Times New Roman"/>
          <w:color w:val="000000"/>
          <w:sz w:val="24"/>
          <w:szCs w:val="24"/>
        </w:rPr>
        <w:t>Besides</w:t>
      </w:r>
      <w:r w:rsidR="0081715A" w:rsidRPr="000F5589">
        <w:rPr>
          <w:rFonts w:ascii="Times New Roman" w:eastAsia="Times" w:hAnsi="Times New Roman" w:cs="Times New Roman"/>
          <w:color w:val="000000"/>
          <w:sz w:val="24"/>
          <w:szCs w:val="24"/>
        </w:rPr>
        <w:t xml:space="preserve">, regular exercise can increase a protein in the brain called </w:t>
      </w:r>
      <w:r w:rsidR="00854494" w:rsidRPr="000F5589">
        <w:rPr>
          <w:rFonts w:ascii="Times New Roman" w:eastAsia="Times" w:hAnsi="Times New Roman" w:cs="Times New Roman"/>
          <w:color w:val="000000"/>
          <w:sz w:val="24"/>
          <w:szCs w:val="24"/>
        </w:rPr>
        <w:t>Brain-</w:t>
      </w:r>
      <w:r w:rsidR="0081715A" w:rsidRPr="000F5589">
        <w:rPr>
          <w:rFonts w:ascii="Times New Roman" w:eastAsia="Times" w:hAnsi="Times New Roman" w:cs="Times New Roman"/>
          <w:color w:val="000000"/>
          <w:sz w:val="24"/>
          <w:szCs w:val="24"/>
        </w:rPr>
        <w:t xml:space="preserve">Derived Neurotrophic Factor (BDNF). This BDNF protein plays an </w:t>
      </w:r>
      <w:r w:rsidR="00854494" w:rsidRPr="000F5589">
        <w:rPr>
          <w:rFonts w:ascii="Times New Roman" w:eastAsia="Times" w:hAnsi="Times New Roman" w:cs="Times New Roman"/>
          <w:color w:val="000000"/>
          <w:sz w:val="24"/>
          <w:szCs w:val="24"/>
        </w:rPr>
        <w:t>essential</w:t>
      </w:r>
      <w:r w:rsidR="0081715A" w:rsidRPr="000F5589">
        <w:rPr>
          <w:rFonts w:ascii="Times New Roman" w:eastAsia="Times" w:hAnsi="Times New Roman" w:cs="Times New Roman"/>
          <w:color w:val="000000"/>
          <w:sz w:val="24"/>
          <w:szCs w:val="24"/>
        </w:rPr>
        <w:t xml:space="preserve"> role in keeping nerve cells fit and healthy </w:t>
      </w:r>
      <w:r w:rsidR="0081715A" w:rsidRPr="000F5589">
        <w:rPr>
          <w:rFonts w:ascii="Times New Roman" w:eastAsia="Times" w:hAnsi="Times New Roman" w:cs="Times New Roman"/>
          <w:color w:val="000000"/>
          <w:sz w:val="24"/>
          <w:szCs w:val="24"/>
        </w:rPr>
        <w:fldChar w:fldCharType="begin" w:fldLock="1"/>
      </w:r>
      <w:r w:rsidR="000F5589">
        <w:rPr>
          <w:rFonts w:ascii="Times New Roman" w:eastAsia="Times" w:hAnsi="Times New Roman" w:cs="Times New Roman"/>
          <w:color w:val="000000"/>
          <w:sz w:val="24"/>
          <w:szCs w:val="24"/>
        </w:rPr>
        <w:instrText>ADDIN CSL_CITATION {"citationItems":[{"id":"ITEM-1","itemData":{"DOI":"10.33086/jhs.v10i1.149","abstract":"&amp;lt;p&amp;gt;Decline in cognitive function in the elderly is not considered reasonable, and can be inhibited with brain gym activity.The purpose of this study is to investigate the influence of brain exercise on cognitive function in the elderly in RT 03 RW 01 Tandes Village. Design of this study Pre-Experiment with one grop pre post test,the population are from ten of elderly aged 60-74 years. Sampling by simple random sampling, gained 6 people. The independent variable is the gymnastics of the brain and the dependent variable is a function cognitive. The data colledted by using the MMSE tabulation of data editing, coding, processing, celaning, tabulating and analyzed by Wilcoxon Sign Rank with α = 0.05. The results showed that prior to the brain gym majority (66.7%) had moderate cognitive impairment after brain gym majority (66.7%) are not impaired cognitive function. After the Wilcoxon signed rank test obtained value ρ = 0.014 &amp;amp;lt;α = 0.05 so that H0 is rejected, it means that there is the influence of brain exercise on cognitive function in the elderly. Conclusions from this research is the brain exercises can improve cognitive function in the elderly in RT 03 RW 01 Tandes village. Brain gym should be applied in Posyandu every 3 times a week as more routine brain exercise in the elderly, then cognitive function will be increased, then can make the decline in function cognitive slowly.&amp;lt;/p&amp;gt;","author":[{"dropping-particle":"","family":"Yuliati","given":"Yuliati","non-dropping-particle":"","parse-names":false,"suffix":""},{"dropping-particle":"","family":"Hidaayah","given":"Nur","non-dropping-particle":"","parse-names":false,"suffix":""},{"dropping-particle":"","family":"Hidaayah","given":"Nur","non-dropping-particle":"","parse-names":false,"suffix":""}],"container-title":"Journal of Health Sciences","id":"ITEM-1","issue":"1 SE  -","issued":{"date-parts":[["2018","4","25"]]},"title":"PENGARUH SENAM OTAK (BRAIN GYM) TERHADAP FUNGSI KOGNITIF PADA LANSIA DI RT 03 RW 01 KELURAHAN TANDES SURABAYA","type":"article-journal","volume":"10"},"uris":["http://www.mendeley.com/documents/?uuid=031c2333-e774-49d7-ae8b-13a569977eb7"]}],"mendeley":{"formattedCitation":"(Yuliati et al., 2018)","plainTextFormattedCitation":"(Yuliati et al., 2018)","previouslyFormattedCitation":"(Yuliati, Hidaayah, &amp; Hidaayah, 2018)"},"properties":{"noteIndex":0},"schema":"https://github.com/citation-style-language/schema/raw/master/csl-citation.json"}</w:instrText>
      </w:r>
      <w:r w:rsidR="0081715A" w:rsidRPr="000F5589">
        <w:rPr>
          <w:rFonts w:ascii="Times New Roman" w:eastAsia="Times" w:hAnsi="Times New Roman" w:cs="Times New Roman"/>
          <w:color w:val="000000"/>
          <w:sz w:val="24"/>
          <w:szCs w:val="24"/>
        </w:rPr>
        <w:fldChar w:fldCharType="separate"/>
      </w:r>
      <w:r w:rsidR="000F5589" w:rsidRPr="000F5589">
        <w:rPr>
          <w:rFonts w:ascii="Times New Roman" w:eastAsia="Times" w:hAnsi="Times New Roman" w:cs="Times New Roman"/>
          <w:noProof/>
          <w:color w:val="000000"/>
          <w:sz w:val="24"/>
          <w:szCs w:val="24"/>
        </w:rPr>
        <w:t>(Yuliati et al., 2018)</w:t>
      </w:r>
      <w:r w:rsidR="0081715A" w:rsidRPr="000F5589">
        <w:rPr>
          <w:rFonts w:ascii="Times New Roman" w:eastAsia="Times" w:hAnsi="Times New Roman" w:cs="Times New Roman"/>
          <w:color w:val="000000"/>
          <w:sz w:val="24"/>
          <w:szCs w:val="24"/>
        </w:rPr>
        <w:fldChar w:fldCharType="end"/>
      </w:r>
      <w:r w:rsidR="0081715A" w:rsidRPr="000F5589">
        <w:rPr>
          <w:rFonts w:ascii="Times New Roman" w:eastAsia="Times" w:hAnsi="Times New Roman" w:cs="Times New Roman"/>
          <w:color w:val="000000"/>
          <w:sz w:val="24"/>
          <w:szCs w:val="24"/>
        </w:rPr>
        <w:t>.</w:t>
      </w:r>
      <w:r w:rsidR="00854494" w:rsidRPr="000F5589">
        <w:rPr>
          <w:rFonts w:ascii="Times New Roman" w:eastAsia="Times" w:hAnsi="Times New Roman" w:cs="Times New Roman"/>
          <w:color w:val="000000"/>
          <w:sz w:val="24"/>
          <w:szCs w:val="24"/>
        </w:rPr>
        <w:t xml:space="preserve"> </w:t>
      </w:r>
      <w:r w:rsidR="001C4A78" w:rsidRPr="000F5589">
        <w:rPr>
          <w:rFonts w:ascii="Times New Roman" w:eastAsia="Times" w:hAnsi="Times New Roman" w:cs="Times New Roman"/>
          <w:color w:val="000000"/>
          <w:sz w:val="24"/>
          <w:szCs w:val="24"/>
        </w:rPr>
        <w:t>Even</w:t>
      </w:r>
      <w:r w:rsidR="00854494" w:rsidRPr="000F5589">
        <w:rPr>
          <w:rFonts w:ascii="Times New Roman" w:eastAsia="Times" w:hAnsi="Times New Roman" w:cs="Times New Roman"/>
          <w:color w:val="000000"/>
          <w:sz w:val="24"/>
          <w:szCs w:val="24"/>
        </w:rPr>
        <w:t xml:space="preserve"> </w:t>
      </w:r>
      <w:r w:rsidR="001C4A78" w:rsidRPr="000F5589">
        <w:rPr>
          <w:rFonts w:ascii="Times New Roman" w:eastAsia="Times" w:hAnsi="Times New Roman" w:cs="Times New Roman"/>
          <w:color w:val="000000"/>
          <w:sz w:val="24"/>
          <w:szCs w:val="24"/>
        </w:rPr>
        <w:t xml:space="preserve">though </w:t>
      </w:r>
      <w:r w:rsidR="00D841EA" w:rsidRPr="000F5589">
        <w:rPr>
          <w:rFonts w:ascii="Times New Roman" w:eastAsia="Times" w:hAnsi="Times New Roman" w:cs="Times New Roman"/>
          <w:color w:val="000000"/>
          <w:sz w:val="24"/>
          <w:szCs w:val="24"/>
        </w:rPr>
        <w:t xml:space="preserve">the proper procedures, a supportive research environment and good therapists also effect on the </w:t>
      </w:r>
      <w:r w:rsidR="008E311B" w:rsidRPr="000F5589">
        <w:rPr>
          <w:rFonts w:ascii="Times New Roman" w:eastAsia="Times" w:hAnsi="Times New Roman" w:cs="Times New Roman"/>
          <w:color w:val="000000"/>
          <w:sz w:val="24"/>
          <w:szCs w:val="24"/>
        </w:rPr>
        <w:t xml:space="preserve">cognitive </w:t>
      </w:r>
      <w:r w:rsidR="001C4A78" w:rsidRPr="000F5589">
        <w:rPr>
          <w:rFonts w:ascii="Times New Roman" w:eastAsia="Times" w:hAnsi="Times New Roman" w:cs="Times New Roman"/>
          <w:color w:val="000000"/>
          <w:sz w:val="24"/>
          <w:szCs w:val="24"/>
        </w:rPr>
        <w:t>score improvement</w:t>
      </w:r>
      <w:r w:rsidR="008E311B" w:rsidRPr="000F5589">
        <w:rPr>
          <w:rFonts w:ascii="Times New Roman" w:eastAsia="Times" w:hAnsi="Times New Roman" w:cs="Times New Roman"/>
          <w:color w:val="000000"/>
          <w:sz w:val="24"/>
          <w:szCs w:val="24"/>
        </w:rPr>
        <w:t xml:space="preserve">. </w:t>
      </w:r>
      <w:r w:rsidR="00D841EA" w:rsidRPr="000F5589">
        <w:rPr>
          <w:rFonts w:ascii="Times New Roman" w:eastAsia="Times" w:hAnsi="Times New Roman" w:cs="Times New Roman"/>
          <w:color w:val="000000"/>
          <w:sz w:val="24"/>
          <w:szCs w:val="24"/>
        </w:rPr>
        <w:t xml:space="preserve">Some </w:t>
      </w:r>
      <w:r w:rsidR="00854494" w:rsidRPr="000F5589">
        <w:rPr>
          <w:rFonts w:ascii="Times New Roman" w:eastAsia="Times" w:hAnsi="Times New Roman" w:cs="Times New Roman"/>
          <w:color w:val="000000"/>
          <w:sz w:val="24"/>
          <w:szCs w:val="24"/>
        </w:rPr>
        <w:t>older adults</w:t>
      </w:r>
      <w:r w:rsidR="00D841EA" w:rsidRPr="000F5589">
        <w:rPr>
          <w:rFonts w:ascii="Times New Roman" w:eastAsia="Times" w:hAnsi="Times New Roman" w:cs="Times New Roman"/>
          <w:color w:val="000000"/>
          <w:sz w:val="24"/>
          <w:szCs w:val="24"/>
        </w:rPr>
        <w:t xml:space="preserve"> </w:t>
      </w:r>
      <w:r w:rsidR="00FC7CB5" w:rsidRPr="000F5589">
        <w:rPr>
          <w:rFonts w:ascii="Times New Roman" w:eastAsia="Times" w:hAnsi="Times New Roman" w:cs="Times New Roman"/>
          <w:color w:val="000000"/>
          <w:sz w:val="24"/>
          <w:szCs w:val="24"/>
        </w:rPr>
        <w:t>could not immediately pick up on the instructions</w:t>
      </w:r>
      <w:r w:rsidR="00854494" w:rsidRPr="000F5589">
        <w:rPr>
          <w:rFonts w:ascii="Times New Roman" w:eastAsia="Times" w:hAnsi="Times New Roman" w:cs="Times New Roman"/>
          <w:color w:val="000000"/>
          <w:sz w:val="24"/>
          <w:szCs w:val="24"/>
        </w:rPr>
        <w:t>,</w:t>
      </w:r>
      <w:r w:rsidR="00FC7CB5" w:rsidRPr="000F5589">
        <w:rPr>
          <w:rFonts w:ascii="Times New Roman" w:eastAsia="Times" w:hAnsi="Times New Roman" w:cs="Times New Roman"/>
          <w:color w:val="000000"/>
          <w:sz w:val="24"/>
          <w:szCs w:val="24"/>
        </w:rPr>
        <w:t xml:space="preserve"> so </w:t>
      </w:r>
      <w:r w:rsidR="00D841EA" w:rsidRPr="000F5589">
        <w:rPr>
          <w:rFonts w:ascii="Times New Roman" w:eastAsia="Times" w:hAnsi="Times New Roman" w:cs="Times New Roman"/>
          <w:color w:val="000000"/>
          <w:sz w:val="24"/>
          <w:szCs w:val="24"/>
        </w:rPr>
        <w:t>instructors</w:t>
      </w:r>
      <w:r w:rsidR="00FC7CB5" w:rsidRPr="000F5589">
        <w:rPr>
          <w:rFonts w:ascii="Times New Roman" w:eastAsia="Times" w:hAnsi="Times New Roman" w:cs="Times New Roman"/>
          <w:color w:val="000000"/>
          <w:sz w:val="24"/>
          <w:szCs w:val="24"/>
        </w:rPr>
        <w:t xml:space="preserve"> had to repeat the instructions giv</w:t>
      </w:r>
      <w:r w:rsidR="00D841EA" w:rsidRPr="000F5589">
        <w:rPr>
          <w:rFonts w:ascii="Times New Roman" w:eastAsia="Times" w:hAnsi="Times New Roman" w:cs="Times New Roman"/>
          <w:color w:val="000000"/>
          <w:sz w:val="24"/>
          <w:szCs w:val="24"/>
        </w:rPr>
        <w:t>en to the elderly several times.</w:t>
      </w:r>
    </w:p>
    <w:p w14:paraId="00000016" w14:textId="7F0FF11E" w:rsidR="00726CE3" w:rsidRPr="000F5589" w:rsidRDefault="009066BC" w:rsidP="006672EC">
      <w:pPr>
        <w:widowControl w:val="0"/>
        <w:pBdr>
          <w:top w:val="nil"/>
          <w:left w:val="nil"/>
          <w:bottom w:val="nil"/>
          <w:right w:val="nil"/>
          <w:between w:val="nil"/>
        </w:pBdr>
        <w:spacing w:before="272" w:line="240" w:lineRule="auto"/>
        <w:ind w:right="26"/>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t>CONCLUSION</w:t>
      </w:r>
      <w:r w:rsidR="00A4395D" w:rsidRPr="000F5589">
        <w:rPr>
          <w:rFonts w:ascii="Times New Roman" w:eastAsia="Times" w:hAnsi="Times New Roman" w:cs="Times New Roman"/>
          <w:b/>
          <w:color w:val="000000"/>
          <w:sz w:val="24"/>
          <w:szCs w:val="24"/>
        </w:rPr>
        <w:t xml:space="preserve"> </w:t>
      </w:r>
    </w:p>
    <w:p w14:paraId="522A21B5" w14:textId="4315119E" w:rsidR="00D841EA" w:rsidRPr="000F5589" w:rsidRDefault="00D841EA" w:rsidP="00D841EA">
      <w:pPr>
        <w:jc w:val="both"/>
        <w:rPr>
          <w:rFonts w:ascii="Times New Roman" w:hAnsi="Times New Roman" w:cs="Times New Roman"/>
          <w:sz w:val="24"/>
          <w:szCs w:val="24"/>
        </w:rPr>
      </w:pPr>
      <w:r w:rsidRPr="000F5589">
        <w:rPr>
          <w:rFonts w:ascii="Times New Roman" w:eastAsia="Times" w:hAnsi="Times New Roman" w:cs="Times New Roman"/>
          <w:color w:val="000000"/>
          <w:sz w:val="24"/>
          <w:szCs w:val="24"/>
        </w:rPr>
        <w:t>Aging process in the elderly impacts the declining of cognitive and psychomotor functions</w:t>
      </w:r>
      <w:r w:rsidR="00854494" w:rsidRPr="000F5589">
        <w:rPr>
          <w:rFonts w:ascii="Times New Roman" w:eastAsia="Times" w:hAnsi="Times New Roman" w:cs="Times New Roman"/>
          <w:color w:val="000000"/>
          <w:sz w:val="24"/>
          <w:szCs w:val="24"/>
        </w:rPr>
        <w:t>, t</w:t>
      </w:r>
      <w:r w:rsidRPr="000F5589">
        <w:rPr>
          <w:rFonts w:ascii="Times New Roman" w:eastAsia="Times" w:hAnsi="Times New Roman" w:cs="Times New Roman"/>
          <w:color w:val="000000"/>
          <w:sz w:val="24"/>
          <w:szCs w:val="24"/>
        </w:rPr>
        <w:t>hus, cognitive training and physical exercise have been regarded as useful strategies to improve the cognitive function in older people even with cognitive impairment. Exercise in the brain gym stimulate</w:t>
      </w:r>
      <w:r w:rsidR="00854494" w:rsidRPr="000F5589">
        <w:rPr>
          <w:rFonts w:ascii="Times New Roman" w:eastAsia="Times" w:hAnsi="Times New Roman" w:cs="Times New Roman"/>
          <w:color w:val="000000"/>
          <w:sz w:val="24"/>
          <w:szCs w:val="24"/>
        </w:rPr>
        <w:t>s</w:t>
      </w:r>
      <w:r w:rsidRPr="000F5589">
        <w:rPr>
          <w:rFonts w:ascii="Times New Roman" w:eastAsia="Times" w:hAnsi="Times New Roman" w:cs="Times New Roman"/>
          <w:color w:val="000000"/>
          <w:sz w:val="24"/>
          <w:szCs w:val="24"/>
        </w:rPr>
        <w:t xml:space="preserve"> the brain by releasing stress, increasing learning concentration, clearing the mind, improving memory and cognitive abilities such as alertness, concentration, and speed in the learning process. Regular brain gym has a positive impact </w:t>
      </w:r>
      <w:r w:rsidR="00854494" w:rsidRPr="000F5589">
        <w:rPr>
          <w:rFonts w:ascii="Times New Roman" w:eastAsia="Times" w:hAnsi="Times New Roman" w:cs="Times New Roman"/>
          <w:color w:val="000000"/>
          <w:sz w:val="24"/>
          <w:szCs w:val="24"/>
        </w:rPr>
        <w:t>o</w:t>
      </w:r>
      <w:r w:rsidRPr="000F5589">
        <w:rPr>
          <w:rFonts w:ascii="Times New Roman" w:eastAsia="Times" w:hAnsi="Times New Roman" w:cs="Times New Roman"/>
          <w:color w:val="000000"/>
          <w:sz w:val="24"/>
          <w:szCs w:val="24"/>
        </w:rPr>
        <w:t>n improving cognitive function in the elderly. Brain gym stimulates brain function to be more effective in the elderly, and facilitate blood flow and oxygen to the brain</w:t>
      </w:r>
    </w:p>
    <w:p w14:paraId="6CAA43BC" w14:textId="60C7202C" w:rsidR="00D841EA" w:rsidRPr="000F5589" w:rsidRDefault="00D841EA" w:rsidP="00D841EA">
      <w:pPr>
        <w:rPr>
          <w:rFonts w:ascii="Times New Roman" w:hAnsi="Times New Roman" w:cs="Times New Roman"/>
          <w:sz w:val="24"/>
          <w:szCs w:val="24"/>
        </w:rPr>
      </w:pPr>
    </w:p>
    <w:p w14:paraId="0000001B" w14:textId="5D00A407" w:rsidR="00726CE3" w:rsidRPr="000F5589" w:rsidRDefault="009066BC" w:rsidP="006672EC">
      <w:pPr>
        <w:widowControl w:val="0"/>
        <w:pBdr>
          <w:top w:val="nil"/>
          <w:left w:val="nil"/>
          <w:bottom w:val="nil"/>
          <w:right w:val="nil"/>
          <w:between w:val="nil"/>
        </w:pBdr>
        <w:spacing w:before="240" w:line="240" w:lineRule="auto"/>
        <w:ind w:right="26"/>
        <w:rPr>
          <w:rFonts w:ascii="Times New Roman" w:eastAsia="Times" w:hAnsi="Times New Roman" w:cs="Times New Roman"/>
          <w:b/>
          <w:color w:val="000000"/>
          <w:sz w:val="24"/>
          <w:szCs w:val="24"/>
        </w:rPr>
      </w:pPr>
      <w:r w:rsidRPr="000F5589">
        <w:rPr>
          <w:rFonts w:ascii="Times New Roman" w:eastAsia="Times" w:hAnsi="Times New Roman" w:cs="Times New Roman"/>
          <w:b/>
          <w:color w:val="000000"/>
          <w:sz w:val="24"/>
          <w:szCs w:val="24"/>
        </w:rPr>
        <w:lastRenderedPageBreak/>
        <w:t>REFFERENCES</w:t>
      </w:r>
    </w:p>
    <w:p w14:paraId="45822412" w14:textId="7CF0BC72" w:rsidR="000F5589" w:rsidRPr="000F5589" w:rsidRDefault="006A2DCA"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eastAsia="Times" w:hAnsi="Times New Roman" w:cs="Times New Roman"/>
          <w:color w:val="000000"/>
          <w:sz w:val="24"/>
          <w:szCs w:val="24"/>
        </w:rPr>
        <w:fldChar w:fldCharType="begin" w:fldLock="1"/>
      </w:r>
      <w:r w:rsidRPr="000F5589">
        <w:rPr>
          <w:rFonts w:ascii="Times New Roman" w:eastAsia="Times" w:hAnsi="Times New Roman" w:cs="Times New Roman"/>
          <w:color w:val="000000"/>
          <w:sz w:val="24"/>
          <w:szCs w:val="24"/>
        </w:rPr>
        <w:instrText xml:space="preserve">ADDIN Mendeley Bibliography CSL_BIBLIOGRAPHY </w:instrText>
      </w:r>
      <w:r w:rsidRPr="000F5589">
        <w:rPr>
          <w:rFonts w:ascii="Times New Roman" w:eastAsia="Times" w:hAnsi="Times New Roman" w:cs="Times New Roman"/>
          <w:color w:val="000000"/>
          <w:sz w:val="24"/>
          <w:szCs w:val="24"/>
        </w:rPr>
        <w:fldChar w:fldCharType="separate"/>
      </w:r>
      <w:r w:rsidR="000F5589" w:rsidRPr="000F5589">
        <w:rPr>
          <w:rFonts w:ascii="Times New Roman" w:hAnsi="Times New Roman" w:cs="Times New Roman"/>
          <w:noProof/>
          <w:sz w:val="24"/>
          <w:szCs w:val="24"/>
        </w:rPr>
        <w:t xml:space="preserve">Alzheimer’s Indonesia. (2019). </w:t>
      </w:r>
      <w:r w:rsidR="000F5589" w:rsidRPr="000F5589">
        <w:rPr>
          <w:rFonts w:ascii="Times New Roman" w:hAnsi="Times New Roman" w:cs="Times New Roman"/>
          <w:i/>
          <w:iCs/>
          <w:noProof/>
          <w:sz w:val="24"/>
          <w:szCs w:val="24"/>
        </w:rPr>
        <w:t>Statistics of Dementia</w:t>
      </w:r>
      <w:r w:rsidR="000F5589" w:rsidRPr="000F5589">
        <w:rPr>
          <w:rFonts w:ascii="Times New Roman" w:hAnsi="Times New Roman" w:cs="Times New Roman"/>
          <w:noProof/>
          <w:sz w:val="24"/>
          <w:szCs w:val="24"/>
        </w:rPr>
        <w:t>. https://alzi.or.id/statistik-tentang-demensia/</w:t>
      </w:r>
    </w:p>
    <w:p w14:paraId="2CAE9BCF"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Amtonis, I., &amp; Fata, U. H. (2014). The Effect of Brain Gym to the Improvement of Cognitive Function. </w:t>
      </w:r>
      <w:r w:rsidRPr="000F5589">
        <w:rPr>
          <w:rFonts w:ascii="Times New Roman" w:hAnsi="Times New Roman" w:cs="Times New Roman"/>
          <w:i/>
          <w:iCs/>
          <w:noProof/>
          <w:sz w:val="24"/>
          <w:szCs w:val="24"/>
        </w:rPr>
        <w:t>Jurnal Ners Dan Kebidanan (Journal of Ners and Midwifery)</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1</w:t>
      </w:r>
      <w:r w:rsidRPr="000F5589">
        <w:rPr>
          <w:rFonts w:ascii="Times New Roman" w:hAnsi="Times New Roman" w:cs="Times New Roman"/>
          <w:noProof/>
          <w:sz w:val="24"/>
          <w:szCs w:val="24"/>
        </w:rPr>
        <w:t>(2), 087–092. https://doi.org/10.26699/jnk.v1i2.art.p087-092</w:t>
      </w:r>
    </w:p>
    <w:p w14:paraId="419C22CD"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Ardian, I., &amp; Nuraini, N. (2018). The Effectiveness of Brain Gym and Brain Vitalization Gym in Increasing Cognitive Function of The Elderly in Pucang Gading Social Rehabilitation Unit of Semarang. </w:t>
      </w:r>
      <w:r w:rsidRPr="000F5589">
        <w:rPr>
          <w:rFonts w:ascii="Times New Roman" w:hAnsi="Times New Roman" w:cs="Times New Roman"/>
          <w:i/>
          <w:iCs/>
          <w:noProof/>
          <w:sz w:val="24"/>
          <w:szCs w:val="24"/>
        </w:rPr>
        <w:t>NurseLine Journal; Vol 3 No 1 (2018): Mei 2018DO - 10.19184/Nlj.V3i1.7001</w:t>
      </w:r>
      <w:r w:rsidRPr="000F5589">
        <w:rPr>
          <w:rFonts w:ascii="Times New Roman" w:hAnsi="Times New Roman" w:cs="Times New Roman"/>
          <w:noProof/>
          <w:sz w:val="24"/>
          <w:szCs w:val="24"/>
        </w:rPr>
        <w:t>. https://jurnal.unej.ac.id/index.php/NLJ/article/view/7001</w:t>
      </w:r>
    </w:p>
    <w:p w14:paraId="1DEFDAB5"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Azizah, L., Martiana, T., &amp; Soedirham, O. (2017). The Improvement of Cognitive Function and Decrease the Level of Stress in the Elderly with Brain Gym. </w:t>
      </w:r>
      <w:r w:rsidRPr="000F5589">
        <w:rPr>
          <w:rFonts w:ascii="Times New Roman" w:hAnsi="Times New Roman" w:cs="Times New Roman"/>
          <w:i/>
          <w:iCs/>
          <w:noProof/>
          <w:sz w:val="24"/>
          <w:szCs w:val="24"/>
        </w:rPr>
        <w:t>INTERNATIONAL JOURNAL OF NURSING AND MIDWIFERY SCIENCE (IJNMS)</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1</w:t>
      </w:r>
      <w:r w:rsidRPr="000F5589">
        <w:rPr>
          <w:rFonts w:ascii="Times New Roman" w:hAnsi="Times New Roman" w:cs="Times New Roman"/>
          <w:noProof/>
          <w:sz w:val="24"/>
          <w:szCs w:val="24"/>
        </w:rPr>
        <w:t>(1 SE-Articles). https://doi.org/10.29082/IJNMS/2017/Vol1/Iss1/33</w:t>
      </w:r>
    </w:p>
    <w:p w14:paraId="15A60921"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Ball, K., Berch, D. B., Helmers, K. F., Jobe, J. B., Leveck, M. D., Marsiske, M., Morris, J. N., Rebok, G. W., Smith, D. M., Tennstedt, S. L., Unverzagt, F. W., Willis, S. L., &amp; Group,  for the A. S. (2002). Effects of Cognitive Training Interventions With Older AdultsA Randomized Controlled Trial. </w:t>
      </w:r>
      <w:r w:rsidRPr="000F5589">
        <w:rPr>
          <w:rFonts w:ascii="Times New Roman" w:hAnsi="Times New Roman" w:cs="Times New Roman"/>
          <w:i/>
          <w:iCs/>
          <w:noProof/>
          <w:sz w:val="24"/>
          <w:szCs w:val="24"/>
        </w:rPr>
        <w:t>JAMA</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288</w:t>
      </w:r>
      <w:r w:rsidRPr="000F5589">
        <w:rPr>
          <w:rFonts w:ascii="Times New Roman" w:hAnsi="Times New Roman" w:cs="Times New Roman"/>
          <w:noProof/>
          <w:sz w:val="24"/>
          <w:szCs w:val="24"/>
        </w:rPr>
        <w:t>(18), 2271–2281. https://doi.org/10.1001/jama.288.18.2271</w:t>
      </w:r>
    </w:p>
    <w:p w14:paraId="1DB8F362"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Cancela, J. M., Casal, Á., Sánchez-Lastra, M. A., &amp; Ayán, C. (2020). Brain Gym exercises versus standard exercises for institutionalised older people with cognitive impairment: a randomised controlled study. </w:t>
      </w:r>
      <w:r w:rsidRPr="000F5589">
        <w:rPr>
          <w:rFonts w:ascii="Times New Roman" w:hAnsi="Times New Roman" w:cs="Times New Roman"/>
          <w:i/>
          <w:iCs/>
          <w:noProof/>
          <w:sz w:val="24"/>
          <w:szCs w:val="24"/>
        </w:rPr>
        <w:t>Asian Journal of Gerontology and Geriatrics</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15</w:t>
      </w:r>
      <w:r w:rsidRPr="000F5589">
        <w:rPr>
          <w:rFonts w:ascii="Times New Roman" w:hAnsi="Times New Roman" w:cs="Times New Roman"/>
          <w:noProof/>
          <w:sz w:val="24"/>
          <w:szCs w:val="24"/>
        </w:rPr>
        <w:t>(1), 1–7. https://doi.org/10.12809/ajgg-2019-383-oa</w:t>
      </w:r>
    </w:p>
    <w:p w14:paraId="5B5DB983"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Cheung, D. S. K., Lai, C. K. Y., Wong, F. K. Y., &amp; Leung, M. C. P. (2018). The effects of the music-with-movement intervention on the cognitive functions of people with moderate dementia: a randomized controlled trial. </w:t>
      </w:r>
      <w:r w:rsidRPr="000F5589">
        <w:rPr>
          <w:rFonts w:ascii="Times New Roman" w:hAnsi="Times New Roman" w:cs="Times New Roman"/>
          <w:i/>
          <w:iCs/>
          <w:noProof/>
          <w:sz w:val="24"/>
          <w:szCs w:val="24"/>
        </w:rPr>
        <w:t>Aging &amp; Mental Health</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22</w:t>
      </w:r>
      <w:r w:rsidRPr="000F5589">
        <w:rPr>
          <w:rFonts w:ascii="Times New Roman" w:hAnsi="Times New Roman" w:cs="Times New Roman"/>
          <w:noProof/>
          <w:sz w:val="24"/>
          <w:szCs w:val="24"/>
        </w:rPr>
        <w:t>(3), 306–315. https://doi.org/10.1080/13607863.2016.1251571</w:t>
      </w:r>
    </w:p>
    <w:p w14:paraId="35A2B84C"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Dewi, S. R. (2016). PENGARUH SENAM OTAK DAN BERMAIN PUZZLE TERHADAP FUNGSI KOGNITIF LANSIA DI PLTU JEMBER. </w:t>
      </w:r>
      <w:r w:rsidRPr="000F5589">
        <w:rPr>
          <w:rFonts w:ascii="Times New Roman" w:hAnsi="Times New Roman" w:cs="Times New Roman"/>
          <w:i/>
          <w:iCs/>
          <w:noProof/>
          <w:sz w:val="24"/>
          <w:szCs w:val="24"/>
        </w:rPr>
        <w:t>JURNAL KESEHATAN PRIMER</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1</w:t>
      </w:r>
      <w:r w:rsidRPr="000F5589">
        <w:rPr>
          <w:rFonts w:ascii="Times New Roman" w:hAnsi="Times New Roman" w:cs="Times New Roman"/>
          <w:noProof/>
          <w:sz w:val="24"/>
          <w:szCs w:val="24"/>
        </w:rPr>
        <w:t>(1 SE-Articles). https://doi.org/10.5281/jkp.v1i1.69</w:t>
      </w:r>
    </w:p>
    <w:p w14:paraId="3E85100E"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Djajasaputra, A. D. R., &amp; Halim, M. S. (2019). Fungsi Kognitif Lansia yang Beraktivitas Kognitif secara Rutin dan Tidak Rutin. </w:t>
      </w:r>
      <w:r w:rsidRPr="000F5589">
        <w:rPr>
          <w:rFonts w:ascii="Times New Roman" w:hAnsi="Times New Roman" w:cs="Times New Roman"/>
          <w:i/>
          <w:iCs/>
          <w:noProof/>
          <w:sz w:val="24"/>
          <w:szCs w:val="24"/>
        </w:rPr>
        <w:t>Jurnal Psikologi</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46</w:t>
      </w:r>
      <w:r w:rsidRPr="000F5589">
        <w:rPr>
          <w:rFonts w:ascii="Times New Roman" w:hAnsi="Times New Roman" w:cs="Times New Roman"/>
          <w:noProof/>
          <w:sz w:val="24"/>
          <w:szCs w:val="24"/>
        </w:rPr>
        <w:t>(2), 85. https://doi.org/10.22146/jpsi.33192</w:t>
      </w:r>
    </w:p>
    <w:p w14:paraId="11C5B7C4"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Engeroff, T., Ingmann, T., &amp; Banzer, W. (2018). Physical Activity Throughout the Adult Life Span and Domain-Specific Cognitive Function in Old Age: A Systematic Review of Cross-Sectional and Longitudinal Data. </w:t>
      </w:r>
      <w:r w:rsidRPr="000F5589">
        <w:rPr>
          <w:rFonts w:ascii="Times New Roman" w:hAnsi="Times New Roman" w:cs="Times New Roman"/>
          <w:i/>
          <w:iCs/>
          <w:noProof/>
          <w:sz w:val="24"/>
          <w:szCs w:val="24"/>
        </w:rPr>
        <w:t>Sports Medicine</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48</w:t>
      </w:r>
      <w:r w:rsidRPr="000F5589">
        <w:rPr>
          <w:rFonts w:ascii="Times New Roman" w:hAnsi="Times New Roman" w:cs="Times New Roman"/>
          <w:noProof/>
          <w:sz w:val="24"/>
          <w:szCs w:val="24"/>
        </w:rPr>
        <w:t>(6), 1405–1436. https://doi.org/10.1007/s40279-018-0920-6</w:t>
      </w:r>
    </w:p>
    <w:p w14:paraId="69278309"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Erwanto, R., &amp; Kurniasih, D. E. (2018). Perbedaan Efektifitas Art therapy dan Brain gym terhadap Fungsi Kognitif dan Intelektual pada Lansia Demensia di BPSTW Yogyakarta. </w:t>
      </w:r>
      <w:r w:rsidRPr="000F5589">
        <w:rPr>
          <w:rFonts w:ascii="Times New Roman" w:hAnsi="Times New Roman" w:cs="Times New Roman"/>
          <w:i/>
          <w:iCs/>
          <w:noProof/>
          <w:sz w:val="24"/>
          <w:szCs w:val="24"/>
        </w:rPr>
        <w:t>Strada Jurnal Ilmiah Kesehatan</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7</w:t>
      </w:r>
      <w:r w:rsidRPr="000F5589">
        <w:rPr>
          <w:rFonts w:ascii="Times New Roman" w:hAnsi="Times New Roman" w:cs="Times New Roman"/>
          <w:noProof/>
          <w:sz w:val="24"/>
          <w:szCs w:val="24"/>
        </w:rPr>
        <w:t>(2), 34–41. https://doi.org/10.30994/sjik.v7i2.165</w:t>
      </w:r>
    </w:p>
    <w:p w14:paraId="2BDAF040"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Herawati, N. (2014). Pengaruh Senam Lansia Terhadap Tingkat Kecemasan Lansia Di Panti Sosial Tresna Werdha Sabai Nan Aluih Sicincin Kabupaten Padang Pariaman. </w:t>
      </w:r>
      <w:r w:rsidRPr="000F5589">
        <w:rPr>
          <w:rFonts w:ascii="Times New Roman" w:hAnsi="Times New Roman" w:cs="Times New Roman"/>
          <w:i/>
          <w:iCs/>
          <w:noProof/>
          <w:sz w:val="24"/>
          <w:szCs w:val="24"/>
        </w:rPr>
        <w:t>Jurnal Keperawatan Jiwa .</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Volume 2</w:t>
      </w:r>
      <w:r w:rsidRPr="000F5589">
        <w:rPr>
          <w:rFonts w:ascii="Times New Roman" w:hAnsi="Times New Roman" w:cs="Times New Roman"/>
          <w:noProof/>
          <w:sz w:val="24"/>
          <w:szCs w:val="24"/>
        </w:rPr>
        <w:t>, 81–87. https://doi.org/https://doi.org/10.26714/jkj.2.2.2014.81-87</w:t>
      </w:r>
    </w:p>
    <w:p w14:paraId="093F8405"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Hukmiyah, A. N., Bachtiar, F., Leksonowati, S. S., Keperawatan, F., Studi, P., Universitas, </w:t>
      </w:r>
      <w:r w:rsidRPr="000F5589">
        <w:rPr>
          <w:rFonts w:ascii="Times New Roman" w:hAnsi="Times New Roman" w:cs="Times New Roman"/>
          <w:noProof/>
          <w:sz w:val="24"/>
          <w:szCs w:val="24"/>
        </w:rPr>
        <w:lastRenderedPageBreak/>
        <w:t xml:space="preserve">F., Fisioterapi, J., &amp; Kemenkes, P. (2019). Pemberian Brain Gym Exercise Dapat Meningkatkan Fungsi Kognitif Pada Lanjut Usia. </w:t>
      </w:r>
      <w:r w:rsidRPr="000F5589">
        <w:rPr>
          <w:rFonts w:ascii="Times New Roman" w:hAnsi="Times New Roman" w:cs="Times New Roman"/>
          <w:i/>
          <w:iCs/>
          <w:noProof/>
          <w:sz w:val="24"/>
          <w:szCs w:val="24"/>
        </w:rPr>
        <w:t>Jurnal Vokasi Indonesia</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7</w:t>
      </w:r>
      <w:r w:rsidRPr="000F5589">
        <w:rPr>
          <w:rFonts w:ascii="Times New Roman" w:hAnsi="Times New Roman" w:cs="Times New Roman"/>
          <w:noProof/>
          <w:sz w:val="24"/>
          <w:szCs w:val="24"/>
        </w:rPr>
        <w:t>(2), 11–18. https://doi.org/10.7454/jvi.v7i2.148</w:t>
      </w:r>
    </w:p>
    <w:p w14:paraId="64B87334"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Jing, W., Willis, R., &amp; Feng, Z. (2016). Factors influencing quality of life of elderly people with dementia and care implications: A systematic review. </w:t>
      </w:r>
      <w:r w:rsidRPr="000F5589">
        <w:rPr>
          <w:rFonts w:ascii="Times New Roman" w:hAnsi="Times New Roman" w:cs="Times New Roman"/>
          <w:i/>
          <w:iCs/>
          <w:noProof/>
          <w:sz w:val="24"/>
          <w:szCs w:val="24"/>
        </w:rPr>
        <w:t>Archives of Gerontology and Geriatrics</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66</w:t>
      </w:r>
      <w:r w:rsidRPr="000F5589">
        <w:rPr>
          <w:rFonts w:ascii="Times New Roman" w:hAnsi="Times New Roman" w:cs="Times New Roman"/>
          <w:noProof/>
          <w:sz w:val="24"/>
          <w:szCs w:val="24"/>
        </w:rPr>
        <w:t>, 23–41.</w:t>
      </w:r>
    </w:p>
    <w:p w14:paraId="1328855C"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Lowrani, M., Indarwati, R., &amp; Lestari, P. (2020). </w:t>
      </w:r>
      <w:r w:rsidRPr="000F5589">
        <w:rPr>
          <w:rFonts w:ascii="Times New Roman" w:hAnsi="Times New Roman" w:cs="Times New Roman"/>
          <w:i/>
          <w:iCs/>
          <w:noProof/>
          <w:sz w:val="24"/>
          <w:szCs w:val="24"/>
        </w:rPr>
        <w:t>Systematic Review Non-pharmacological Therapy for the Elderly to Prevent Dementia through Cognitive Stimulation Therapy : A Systematic Review</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15</w:t>
      </w:r>
      <w:r w:rsidRPr="000F5589">
        <w:rPr>
          <w:rFonts w:ascii="Times New Roman" w:hAnsi="Times New Roman" w:cs="Times New Roman"/>
          <w:noProof/>
          <w:sz w:val="24"/>
          <w:szCs w:val="24"/>
        </w:rPr>
        <w:t>(2), 221–229. https://doi.org/http://dx.doi.org/10.20473/jn.v15i2.19018 This</w:t>
      </w:r>
    </w:p>
    <w:p w14:paraId="1490CA61"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Mendrofa, F. A. M., Hani, U., Iswanti, D. I., &amp; Semarang, K. H. (2020). </w:t>
      </w:r>
      <w:r w:rsidRPr="000F5589">
        <w:rPr>
          <w:rFonts w:ascii="Times New Roman" w:hAnsi="Times New Roman" w:cs="Times New Roman"/>
          <w:i/>
          <w:iCs/>
          <w:noProof/>
          <w:sz w:val="24"/>
          <w:szCs w:val="24"/>
        </w:rPr>
        <w:t>Environmental Management to Control Behavioral and Emotional Problems in Elderly with Dementia</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0200</w:t>
      </w:r>
      <w:r w:rsidRPr="000F5589">
        <w:rPr>
          <w:rFonts w:ascii="Times New Roman" w:hAnsi="Times New Roman" w:cs="Times New Roman"/>
          <w:noProof/>
          <w:sz w:val="24"/>
          <w:szCs w:val="24"/>
        </w:rPr>
        <w:t>(April), 9–21. https://he01.tci-thaijo.org/index.php/ijphs/article/view/225812/164578</w:t>
      </w:r>
    </w:p>
    <w:p w14:paraId="11B0A84F"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Mendrofa, F. A. M., Hani, U., Putri, A. A., &amp; Aeni, M. (2020). Natural light therapy to lower agitation and sleep disturbance of dementia patients in semarang. </w:t>
      </w:r>
      <w:r w:rsidRPr="000F5589">
        <w:rPr>
          <w:rFonts w:ascii="Times New Roman" w:hAnsi="Times New Roman" w:cs="Times New Roman"/>
          <w:i/>
          <w:iCs/>
          <w:noProof/>
          <w:sz w:val="24"/>
          <w:szCs w:val="24"/>
        </w:rPr>
        <w:t>International Journal of Psychosocial Rehabilitation</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24</w:t>
      </w:r>
      <w:r w:rsidRPr="000F5589">
        <w:rPr>
          <w:rFonts w:ascii="Times New Roman" w:hAnsi="Times New Roman" w:cs="Times New Roman"/>
          <w:noProof/>
          <w:sz w:val="24"/>
          <w:szCs w:val="24"/>
        </w:rPr>
        <w:t>(7), 7752–7759. https://doi.org/10.37200/IJPR/V24I7/PR270746</w:t>
      </w:r>
    </w:p>
    <w:p w14:paraId="41359399"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Prince, M., Comas-Herrera, A., Knapp, M., Guerchet, M., &amp; Karagiannidou, M. (2016). World Alzheimer Report 2016 Improving healthcare for people living with dementia. Coverage, Quality and costs now and in the future. </w:t>
      </w:r>
      <w:r w:rsidRPr="000F5589">
        <w:rPr>
          <w:rFonts w:ascii="Times New Roman" w:hAnsi="Times New Roman" w:cs="Times New Roman"/>
          <w:i/>
          <w:iCs/>
          <w:noProof/>
          <w:sz w:val="24"/>
          <w:szCs w:val="24"/>
        </w:rPr>
        <w:t>Alzheimer’s Disease International (ADI)</w:t>
      </w:r>
      <w:r w:rsidRPr="000F5589">
        <w:rPr>
          <w:rFonts w:ascii="Times New Roman" w:hAnsi="Times New Roman" w:cs="Times New Roman"/>
          <w:noProof/>
          <w:sz w:val="24"/>
          <w:szCs w:val="24"/>
        </w:rPr>
        <w:t>, 1–140. https://www.alz.co.uk/research/world-report-2016</w:t>
      </w:r>
    </w:p>
    <w:p w14:paraId="3F6C3790"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Soni, S., Kumar, P., Verma, V. S., &amp; Sharma, M. (2014). Significance of Indian Medicinal Plants used for Treatment of Dementia. </w:t>
      </w:r>
      <w:r w:rsidRPr="000F5589">
        <w:rPr>
          <w:rFonts w:ascii="Times New Roman" w:hAnsi="Times New Roman" w:cs="Times New Roman"/>
          <w:i/>
          <w:iCs/>
          <w:noProof/>
          <w:sz w:val="24"/>
          <w:szCs w:val="24"/>
        </w:rPr>
        <w:t>Asian Journal of Research in Pharmaceutical Sciences</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4</w:t>
      </w:r>
      <w:r w:rsidRPr="000F5589">
        <w:rPr>
          <w:rFonts w:ascii="Times New Roman" w:hAnsi="Times New Roman" w:cs="Times New Roman"/>
          <w:noProof/>
          <w:sz w:val="24"/>
          <w:szCs w:val="24"/>
        </w:rPr>
        <w:t>(4), 202–205.</w:t>
      </w:r>
    </w:p>
    <w:p w14:paraId="359C6721"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szCs w:val="24"/>
        </w:rPr>
      </w:pPr>
      <w:r w:rsidRPr="000F5589">
        <w:rPr>
          <w:rFonts w:ascii="Times New Roman" w:hAnsi="Times New Roman" w:cs="Times New Roman"/>
          <w:noProof/>
          <w:sz w:val="24"/>
          <w:szCs w:val="24"/>
        </w:rPr>
        <w:t xml:space="preserve">Suhari, Astuti, A., Rahmawati, P. M., &amp; Musviro. (2019). Brain Gym Improves Cognitive Function for Elderly with Dementia. </w:t>
      </w:r>
      <w:r w:rsidRPr="000F5589">
        <w:rPr>
          <w:rFonts w:ascii="Times New Roman" w:hAnsi="Times New Roman" w:cs="Times New Roman"/>
          <w:i/>
          <w:iCs/>
          <w:noProof/>
          <w:sz w:val="24"/>
          <w:szCs w:val="24"/>
        </w:rPr>
        <w:t>Jurnal Ners</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5</w:t>
      </w:r>
      <w:r w:rsidRPr="000F5589">
        <w:rPr>
          <w:rFonts w:ascii="Times New Roman" w:hAnsi="Times New Roman" w:cs="Times New Roman"/>
          <w:noProof/>
          <w:sz w:val="24"/>
          <w:szCs w:val="24"/>
        </w:rPr>
        <w:t>(031), 79–86. https://doi.org/10.5281/zenodo.3365503</w:t>
      </w:r>
    </w:p>
    <w:p w14:paraId="4C2D3255" w14:textId="77777777" w:rsidR="000F5589" w:rsidRPr="000F5589" w:rsidRDefault="000F5589" w:rsidP="000F5589">
      <w:pPr>
        <w:widowControl w:val="0"/>
        <w:autoSpaceDE w:val="0"/>
        <w:autoSpaceDN w:val="0"/>
        <w:adjustRightInd w:val="0"/>
        <w:spacing w:before="260" w:line="240" w:lineRule="auto"/>
        <w:ind w:left="480" w:hanging="480"/>
        <w:rPr>
          <w:rFonts w:ascii="Times New Roman" w:hAnsi="Times New Roman" w:cs="Times New Roman"/>
          <w:noProof/>
          <w:sz w:val="24"/>
        </w:rPr>
      </w:pPr>
      <w:r w:rsidRPr="000F5589">
        <w:rPr>
          <w:rFonts w:ascii="Times New Roman" w:hAnsi="Times New Roman" w:cs="Times New Roman"/>
          <w:noProof/>
          <w:sz w:val="24"/>
          <w:szCs w:val="24"/>
        </w:rPr>
        <w:t xml:space="preserve">Yuliati, Y., Hidaayah, N., &amp; Hidaayah, N. (2018). PENGARUH SENAM OTAK (BRAIN GYM) TERHADAP FUNGSI KOGNITIF PADA LANSIA DI RT 03 RW 01 KELURAHAN TANDES SURABAYA. </w:t>
      </w:r>
      <w:r w:rsidRPr="000F5589">
        <w:rPr>
          <w:rFonts w:ascii="Times New Roman" w:hAnsi="Times New Roman" w:cs="Times New Roman"/>
          <w:i/>
          <w:iCs/>
          <w:noProof/>
          <w:sz w:val="24"/>
          <w:szCs w:val="24"/>
        </w:rPr>
        <w:t>Journal of Health Sciences</w:t>
      </w:r>
      <w:r w:rsidRPr="000F5589">
        <w:rPr>
          <w:rFonts w:ascii="Times New Roman" w:hAnsi="Times New Roman" w:cs="Times New Roman"/>
          <w:noProof/>
          <w:sz w:val="24"/>
          <w:szCs w:val="24"/>
        </w:rPr>
        <w:t xml:space="preserve">, </w:t>
      </w:r>
      <w:r w:rsidRPr="000F5589">
        <w:rPr>
          <w:rFonts w:ascii="Times New Roman" w:hAnsi="Times New Roman" w:cs="Times New Roman"/>
          <w:i/>
          <w:iCs/>
          <w:noProof/>
          <w:sz w:val="24"/>
          <w:szCs w:val="24"/>
        </w:rPr>
        <w:t>10</w:t>
      </w:r>
      <w:r w:rsidRPr="000F5589">
        <w:rPr>
          <w:rFonts w:ascii="Times New Roman" w:hAnsi="Times New Roman" w:cs="Times New Roman"/>
          <w:noProof/>
          <w:sz w:val="24"/>
          <w:szCs w:val="24"/>
        </w:rPr>
        <w:t>(1 SE-). https://doi.org/10.33086/jhs.v10i1.149</w:t>
      </w:r>
    </w:p>
    <w:p w14:paraId="06AC47CA" w14:textId="3A7A4BE3" w:rsidR="006A2DCA" w:rsidRPr="000F5589" w:rsidRDefault="006A2DCA" w:rsidP="000F5589">
      <w:pPr>
        <w:widowControl w:val="0"/>
        <w:pBdr>
          <w:top w:val="nil"/>
          <w:left w:val="nil"/>
          <w:bottom w:val="nil"/>
          <w:right w:val="nil"/>
          <w:between w:val="nil"/>
        </w:pBdr>
        <w:spacing w:before="267" w:line="240" w:lineRule="auto"/>
        <w:ind w:right="26"/>
        <w:rPr>
          <w:rFonts w:ascii="Times New Roman" w:eastAsia="Times" w:hAnsi="Times New Roman" w:cs="Times New Roman"/>
          <w:color w:val="000000"/>
          <w:sz w:val="24"/>
          <w:szCs w:val="24"/>
        </w:rPr>
      </w:pPr>
      <w:r w:rsidRPr="000F5589">
        <w:rPr>
          <w:rFonts w:ascii="Times New Roman" w:eastAsia="Times" w:hAnsi="Times New Roman" w:cs="Times New Roman"/>
          <w:color w:val="000000"/>
          <w:sz w:val="24"/>
          <w:szCs w:val="24"/>
        </w:rPr>
        <w:fldChar w:fldCharType="end"/>
      </w:r>
      <w:bookmarkStart w:id="0" w:name="_GoBack"/>
      <w:bookmarkEnd w:id="0"/>
    </w:p>
    <w:sectPr w:rsidR="006A2DCA" w:rsidRPr="000F5589">
      <w:pgSz w:w="11880" w:h="16840"/>
      <w:pgMar w:top="225" w:right="1624" w:bottom="369" w:left="1441"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83F4A5" w14:textId="77777777" w:rsidR="00961B4D" w:rsidRDefault="00961B4D" w:rsidP="006672EC">
      <w:pPr>
        <w:spacing w:line="240" w:lineRule="auto"/>
      </w:pPr>
      <w:r>
        <w:separator/>
      </w:r>
    </w:p>
  </w:endnote>
  <w:endnote w:type="continuationSeparator" w:id="0">
    <w:p w14:paraId="3DD9D1DB" w14:textId="77777777" w:rsidR="00961B4D" w:rsidRDefault="00961B4D" w:rsidP="006672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D9C46" w14:textId="77777777" w:rsidR="00961B4D" w:rsidRDefault="00961B4D" w:rsidP="006672EC">
      <w:pPr>
        <w:spacing w:line="240" w:lineRule="auto"/>
      </w:pPr>
      <w:r>
        <w:separator/>
      </w:r>
    </w:p>
  </w:footnote>
  <w:footnote w:type="continuationSeparator" w:id="0">
    <w:p w14:paraId="5BA03C85" w14:textId="77777777" w:rsidR="00961B4D" w:rsidRDefault="00961B4D" w:rsidP="006672E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6CE3"/>
    <w:rsid w:val="000455E0"/>
    <w:rsid w:val="00075122"/>
    <w:rsid w:val="00083F20"/>
    <w:rsid w:val="000F5589"/>
    <w:rsid w:val="00100ADE"/>
    <w:rsid w:val="00112C5F"/>
    <w:rsid w:val="001867A4"/>
    <w:rsid w:val="001C4A78"/>
    <w:rsid w:val="00283986"/>
    <w:rsid w:val="00314EE0"/>
    <w:rsid w:val="00422BC3"/>
    <w:rsid w:val="00505624"/>
    <w:rsid w:val="005236E3"/>
    <w:rsid w:val="00542C57"/>
    <w:rsid w:val="00551E5B"/>
    <w:rsid w:val="006672EC"/>
    <w:rsid w:val="00667498"/>
    <w:rsid w:val="00676A38"/>
    <w:rsid w:val="006A2DCA"/>
    <w:rsid w:val="006C6AA3"/>
    <w:rsid w:val="00726CE3"/>
    <w:rsid w:val="00794AB4"/>
    <w:rsid w:val="0081715A"/>
    <w:rsid w:val="0082101F"/>
    <w:rsid w:val="00854494"/>
    <w:rsid w:val="008E311B"/>
    <w:rsid w:val="00902794"/>
    <w:rsid w:val="009066BC"/>
    <w:rsid w:val="00961B4D"/>
    <w:rsid w:val="00A4395D"/>
    <w:rsid w:val="00AE3E09"/>
    <w:rsid w:val="00B61224"/>
    <w:rsid w:val="00CA3570"/>
    <w:rsid w:val="00D64E30"/>
    <w:rsid w:val="00D841EA"/>
    <w:rsid w:val="00E164E0"/>
    <w:rsid w:val="00E76FAD"/>
    <w:rsid w:val="00EB6BDA"/>
    <w:rsid w:val="00ED5EAD"/>
    <w:rsid w:val="00F230D2"/>
    <w:rsid w:val="00F843BD"/>
    <w:rsid w:val="00F919DB"/>
    <w:rsid w:val="00FC7CB5"/>
    <w:rsid w:val="00FE6E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4E0EFCC-0F43-4351-88AF-3ADEF6460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6672EC"/>
    <w:pPr>
      <w:tabs>
        <w:tab w:val="center" w:pos="4513"/>
        <w:tab w:val="right" w:pos="9026"/>
      </w:tabs>
      <w:spacing w:line="240" w:lineRule="auto"/>
    </w:pPr>
  </w:style>
  <w:style w:type="character" w:customStyle="1" w:styleId="HeaderChar">
    <w:name w:val="Header Char"/>
    <w:basedOn w:val="DefaultParagraphFont"/>
    <w:link w:val="Header"/>
    <w:uiPriority w:val="99"/>
    <w:rsid w:val="006672EC"/>
  </w:style>
  <w:style w:type="paragraph" w:styleId="Footer">
    <w:name w:val="footer"/>
    <w:basedOn w:val="Normal"/>
    <w:link w:val="FooterChar"/>
    <w:uiPriority w:val="99"/>
    <w:unhideWhenUsed/>
    <w:rsid w:val="006672EC"/>
    <w:pPr>
      <w:tabs>
        <w:tab w:val="center" w:pos="4513"/>
        <w:tab w:val="right" w:pos="9026"/>
      </w:tabs>
      <w:spacing w:line="240" w:lineRule="auto"/>
    </w:pPr>
  </w:style>
  <w:style w:type="character" w:customStyle="1" w:styleId="FooterChar">
    <w:name w:val="Footer Char"/>
    <w:basedOn w:val="DefaultParagraphFont"/>
    <w:link w:val="Footer"/>
    <w:uiPriority w:val="99"/>
    <w:rsid w:val="006672EC"/>
  </w:style>
  <w:style w:type="paragraph" w:styleId="FootnoteText">
    <w:name w:val="footnote text"/>
    <w:basedOn w:val="Normal"/>
    <w:link w:val="FootnoteTextChar"/>
    <w:uiPriority w:val="99"/>
    <w:semiHidden/>
    <w:unhideWhenUsed/>
    <w:rsid w:val="00D64E30"/>
    <w:pPr>
      <w:spacing w:line="240" w:lineRule="auto"/>
    </w:pPr>
    <w:rPr>
      <w:sz w:val="20"/>
      <w:szCs w:val="20"/>
    </w:rPr>
  </w:style>
  <w:style w:type="character" w:customStyle="1" w:styleId="FootnoteTextChar">
    <w:name w:val="Footnote Text Char"/>
    <w:basedOn w:val="DefaultParagraphFont"/>
    <w:link w:val="FootnoteText"/>
    <w:uiPriority w:val="99"/>
    <w:semiHidden/>
    <w:rsid w:val="00D64E30"/>
    <w:rPr>
      <w:sz w:val="20"/>
      <w:szCs w:val="20"/>
    </w:rPr>
  </w:style>
  <w:style w:type="character" w:styleId="FootnoteReference">
    <w:name w:val="footnote reference"/>
    <w:basedOn w:val="DefaultParagraphFont"/>
    <w:uiPriority w:val="99"/>
    <w:semiHidden/>
    <w:unhideWhenUsed/>
    <w:rsid w:val="00D64E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E62F9-42D5-4B15-AC61-522465388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544</Words>
  <Characters>71505</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prihardhani</dc:creator>
  <cp:lastModifiedBy>wahyu prihardhani</cp:lastModifiedBy>
  <cp:revision>2</cp:revision>
  <dcterms:created xsi:type="dcterms:W3CDTF">2020-11-19T10:38:00Z</dcterms:created>
  <dcterms:modified xsi:type="dcterms:W3CDTF">2020-11-1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14e784b-4db6-3200-a69e-dc2fddb5b971</vt:lpwstr>
  </property>
  <property fmtid="{D5CDD505-2E9C-101B-9397-08002B2CF9AE}" pid="24" name="Mendeley Citation Style_1">
    <vt:lpwstr>http://www.zotero.org/styles/apa</vt:lpwstr>
  </property>
</Properties>
</file>